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853C4" w:rsidRDefault="00592A7C" w:rsidP="002B1EE5">
      <w:pPr>
        <w:spacing w:line="480" w:lineRule="auto"/>
        <w:rPr>
          <w:b/>
          <w:lang w:val="en-US"/>
        </w:rPr>
      </w:pPr>
      <w:r>
        <w:rPr>
          <w:b/>
          <w:lang w:val="en-GB"/>
        </w:rPr>
        <w:t>Supporting Information File S1</w:t>
      </w:r>
      <w:r w:rsidR="003853C4">
        <w:rPr>
          <w:b/>
          <w:lang w:val="en-US"/>
        </w:rPr>
        <w:t xml:space="preserve"> </w:t>
      </w:r>
    </w:p>
    <w:p w:rsidR="004846FB" w:rsidRDefault="004846FB" w:rsidP="00592A7C">
      <w:pPr>
        <w:spacing w:line="480" w:lineRule="auto"/>
        <w:rPr>
          <w:b/>
          <w:lang w:val="en-US"/>
        </w:rPr>
      </w:pPr>
      <w:r>
        <w:rPr>
          <w:b/>
          <w:lang w:val="en-US"/>
        </w:rPr>
        <w:t xml:space="preserve">Table </w:t>
      </w:r>
      <w:r w:rsidR="00FB6A53">
        <w:rPr>
          <w:b/>
          <w:lang w:val="en-US"/>
        </w:rPr>
        <w:t>S1</w:t>
      </w:r>
      <w:r>
        <w:rPr>
          <w:b/>
          <w:lang w:val="en-US"/>
        </w:rPr>
        <w:t xml:space="preserve">: </w:t>
      </w:r>
      <w:r w:rsidRPr="002B1EE5">
        <w:rPr>
          <w:lang w:val="en-US"/>
        </w:rPr>
        <w:t xml:space="preserve">Comparison of </w:t>
      </w:r>
      <w:r>
        <w:rPr>
          <w:lang w:val="en-US"/>
        </w:rPr>
        <w:t xml:space="preserve">distributions of diet pattern (exposure), IQ (outcome) and covariables for </w:t>
      </w:r>
      <w:r w:rsidRPr="002B1EE5">
        <w:rPr>
          <w:lang w:val="en-US"/>
        </w:rPr>
        <w:t>observed and imputed datasets</w:t>
      </w:r>
    </w:p>
    <w:tbl>
      <w:tblPr>
        <w:tblW w:w="0" w:type="auto"/>
        <w:jc w:val="center"/>
        <w:tblLook w:val="00A0"/>
      </w:tblPr>
      <w:tblGrid>
        <w:gridCol w:w="3264"/>
        <w:gridCol w:w="1022"/>
        <w:gridCol w:w="2258"/>
        <w:gridCol w:w="1978"/>
      </w:tblGrid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Variable</w:t>
            </w:r>
          </w:p>
        </w:tc>
        <w:tc>
          <w:tcPr>
            <w:tcW w:w="3280" w:type="dxa"/>
            <w:gridSpan w:val="2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Observed dataset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vertAlign w:val="superscript"/>
                <w:lang w:val="en-US"/>
              </w:rPr>
            </w:pPr>
            <w:r w:rsidRPr="00692467">
              <w:rPr>
                <w:lang w:val="en-US"/>
              </w:rPr>
              <w:t>Twenty imputed datasets</w:t>
            </w:r>
            <w:r w:rsidRPr="00692467">
              <w:rPr>
                <w:vertAlign w:val="superscript"/>
                <w:lang w:val="en-US"/>
              </w:rPr>
              <w:t>1</w:t>
            </w:r>
          </w:p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(n=7652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n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vertAlign w:val="superscript"/>
                <w:lang w:val="en-US"/>
              </w:rPr>
            </w:pPr>
            <w:r w:rsidRPr="00F82243">
              <w:rPr>
                <w:lang w:val="en-US"/>
              </w:rPr>
              <w:t>Distribution</w:t>
            </w:r>
            <w:r w:rsidRPr="00F82243">
              <w:rPr>
                <w:vertAlign w:val="superscript"/>
                <w:lang w:val="en-US"/>
              </w:rPr>
              <w:t>2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vertAlign w:val="superscript"/>
                <w:lang w:val="en-US"/>
              </w:rPr>
            </w:pPr>
            <w:r w:rsidRPr="00692467">
              <w:rPr>
                <w:lang w:val="en-US"/>
              </w:rPr>
              <w:t>Distribution</w:t>
            </w:r>
            <w:r w:rsidRPr="00692467">
              <w:rPr>
                <w:vertAlign w:val="superscript"/>
                <w:lang w:val="en-US"/>
              </w:rPr>
              <w:t>2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WPPSI</w:t>
            </w:r>
            <w:r w:rsidRPr="00F82243">
              <w:rPr>
                <w:vertAlign w:val="superscript"/>
                <w:lang w:val="en-US"/>
              </w:rPr>
              <w:t xml:space="preserve">3 </w:t>
            </w:r>
            <w:r w:rsidRPr="00F82243">
              <w:rPr>
                <w:lang w:val="en-US"/>
              </w:rPr>
              <w:t>at 4 years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717F6" w:rsidRDefault="004846FB" w:rsidP="003717F6">
            <w:pPr>
              <w:spacing w:line="480" w:lineRule="auto"/>
              <w:rPr>
                <w:lang w:val="en-US"/>
              </w:rPr>
            </w:pP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Full scale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16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4.4 ± 14.2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102.6 ± 8.5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Verbal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13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0.1 ± 13.6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99.1 ± 8.9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Performance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13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8.0 ± 14.6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106.0 ± 11.1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WISC at 8 years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717F6" w:rsidRDefault="004846FB" w:rsidP="003717F6">
            <w:pPr>
              <w:spacing w:line="480" w:lineRule="auto"/>
              <w:rPr>
                <w:lang w:val="en-US"/>
              </w:rPr>
            </w:pP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Full scale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044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4.2 ± 16.5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103.6 ± 16.1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Verbal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074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7.2 ± 16.8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106.6 ± 16.5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Performance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067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9.6 ± 17.1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99.2 ± 16.8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WASI at 15</w:t>
            </w:r>
            <w:r w:rsidR="005C315F">
              <w:rPr>
                <w:lang w:val="en-US"/>
              </w:rPr>
              <w:t xml:space="preserve"> years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Full scale IQ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720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2.0 ± 13.0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92.2 ±12.0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Verbal IQ (t-score)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5032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5.6 ± 11.8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45.5 ± 11.2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Performance IQ (t-score)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721</w:t>
            </w: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.7 ± 9.2</w:t>
            </w: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44.2 ± 8.6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Dietary patterns at 6 months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CB24F5" w:rsidRPr="002B1EE5" w:rsidTr="007B467B">
        <w:trPr>
          <w:jc w:val="center"/>
        </w:trPr>
        <w:tc>
          <w:tcPr>
            <w:tcW w:w="3264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. Home-prepared traditional</w:t>
            </w:r>
          </w:p>
        </w:tc>
        <w:tc>
          <w:tcPr>
            <w:tcW w:w="1022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604</w:t>
            </w:r>
          </w:p>
        </w:tc>
        <w:tc>
          <w:tcPr>
            <w:tcW w:w="2258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0.04 ± 0.99</w:t>
            </w:r>
          </w:p>
        </w:tc>
        <w:tc>
          <w:tcPr>
            <w:tcW w:w="1978" w:type="dxa"/>
            <w:vAlign w:val="center"/>
          </w:tcPr>
          <w:p w:rsidR="00CB24F5" w:rsidRPr="00324110" w:rsidRDefault="00CB24F5" w:rsidP="007B467B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0.02 ± 1.00</w:t>
            </w:r>
          </w:p>
        </w:tc>
      </w:tr>
      <w:tr w:rsidR="00CB24F5" w:rsidRPr="002B1EE5" w:rsidTr="007B467B">
        <w:trPr>
          <w:jc w:val="center"/>
        </w:trPr>
        <w:tc>
          <w:tcPr>
            <w:tcW w:w="3264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. Discretionary</w:t>
            </w:r>
          </w:p>
        </w:tc>
        <w:tc>
          <w:tcPr>
            <w:tcW w:w="1022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604</w:t>
            </w:r>
          </w:p>
        </w:tc>
        <w:tc>
          <w:tcPr>
            <w:tcW w:w="2258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10 ± 0.78</w:t>
            </w:r>
          </w:p>
        </w:tc>
        <w:tc>
          <w:tcPr>
            <w:tcW w:w="1978" w:type="dxa"/>
            <w:vAlign w:val="center"/>
          </w:tcPr>
          <w:p w:rsidR="00CB24F5" w:rsidRPr="00324110" w:rsidRDefault="00CB24F5" w:rsidP="007B467B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-0.05  ± 0.88</w:t>
            </w:r>
          </w:p>
        </w:tc>
      </w:tr>
      <w:tr w:rsidR="00CB24F5" w:rsidRPr="002B1EE5" w:rsidTr="007B467B">
        <w:trPr>
          <w:jc w:val="center"/>
        </w:trPr>
        <w:tc>
          <w:tcPr>
            <w:tcW w:w="3264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. Ready-prepared baby foods</w:t>
            </w:r>
          </w:p>
        </w:tc>
        <w:tc>
          <w:tcPr>
            <w:tcW w:w="1022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604</w:t>
            </w:r>
          </w:p>
        </w:tc>
        <w:tc>
          <w:tcPr>
            <w:tcW w:w="2258" w:type="dxa"/>
            <w:vAlign w:val="center"/>
          </w:tcPr>
          <w:p w:rsidR="00CB24F5" w:rsidRPr="00F82243" w:rsidRDefault="00CB24F5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02 ± 0.97</w:t>
            </w:r>
          </w:p>
        </w:tc>
        <w:tc>
          <w:tcPr>
            <w:tcW w:w="1978" w:type="dxa"/>
            <w:vAlign w:val="center"/>
          </w:tcPr>
          <w:p w:rsidR="00CB24F5" w:rsidRPr="00324110" w:rsidRDefault="00CB24F5" w:rsidP="007B467B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-0.01 ± 0.98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. Breastfeeding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604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0.07 ± 1.03</w:t>
            </w: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0.06 ± 1.02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Dietary patterns at 15 months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lang w:val="en-US"/>
              </w:rPr>
            </w:pP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lastRenderedPageBreak/>
              <w:t>1. Contemporary</w:t>
            </w:r>
          </w:p>
        </w:tc>
        <w:tc>
          <w:tcPr>
            <w:tcW w:w="1022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725</w:t>
            </w:r>
          </w:p>
        </w:tc>
        <w:tc>
          <w:tcPr>
            <w:tcW w:w="2258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0.05 ± 0.99</w:t>
            </w:r>
          </w:p>
        </w:tc>
        <w:tc>
          <w:tcPr>
            <w:tcW w:w="1978" w:type="dxa"/>
            <w:vAlign w:val="center"/>
          </w:tcPr>
          <w:p w:rsidR="003717F6" w:rsidRPr="00324110" w:rsidRDefault="00CB24F5" w:rsidP="003717F6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0.07 ± 1.02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. Discretionary</w:t>
            </w:r>
          </w:p>
        </w:tc>
        <w:tc>
          <w:tcPr>
            <w:tcW w:w="1022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725</w:t>
            </w:r>
          </w:p>
        </w:tc>
        <w:tc>
          <w:tcPr>
            <w:tcW w:w="2258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07 ± 0.92</w:t>
            </w:r>
          </w:p>
        </w:tc>
        <w:tc>
          <w:tcPr>
            <w:tcW w:w="1978" w:type="dxa"/>
            <w:vAlign w:val="center"/>
          </w:tcPr>
          <w:p w:rsidR="003717F6" w:rsidRPr="00324110" w:rsidRDefault="00CB24F5" w:rsidP="003717F6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-0.06 ± 0.97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. Ready-prepared baby foods</w:t>
            </w:r>
          </w:p>
        </w:tc>
        <w:tc>
          <w:tcPr>
            <w:tcW w:w="1022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725</w:t>
            </w:r>
          </w:p>
        </w:tc>
        <w:tc>
          <w:tcPr>
            <w:tcW w:w="2258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04 ± 0.91</w:t>
            </w:r>
          </w:p>
        </w:tc>
        <w:tc>
          <w:tcPr>
            <w:tcW w:w="1978" w:type="dxa"/>
            <w:vAlign w:val="center"/>
          </w:tcPr>
          <w:p w:rsidR="003717F6" w:rsidRPr="00324110" w:rsidRDefault="00CB24F5" w:rsidP="003717F6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-0.02 ± 0.96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. Home-prepared traditional</w:t>
            </w:r>
          </w:p>
        </w:tc>
        <w:tc>
          <w:tcPr>
            <w:tcW w:w="1022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725</w:t>
            </w:r>
          </w:p>
        </w:tc>
        <w:tc>
          <w:tcPr>
            <w:tcW w:w="2258" w:type="dxa"/>
            <w:vAlign w:val="center"/>
          </w:tcPr>
          <w:p w:rsidR="003717F6" w:rsidRPr="00F82243" w:rsidRDefault="00CB24F5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03 ± 0.96</w:t>
            </w:r>
          </w:p>
        </w:tc>
        <w:tc>
          <w:tcPr>
            <w:tcW w:w="1978" w:type="dxa"/>
            <w:vAlign w:val="center"/>
          </w:tcPr>
          <w:p w:rsidR="003717F6" w:rsidRPr="00324110" w:rsidRDefault="00CB24F5" w:rsidP="003717F6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-0.01 ± 0.99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Dietary patterns at 24 months</w:t>
            </w:r>
          </w:p>
        </w:tc>
        <w:tc>
          <w:tcPr>
            <w:tcW w:w="1022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3717F6" w:rsidRPr="00F82243" w:rsidRDefault="003717F6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3717F6" w:rsidRPr="00324110" w:rsidRDefault="003717F6" w:rsidP="003717F6">
            <w:pPr>
              <w:spacing w:line="480" w:lineRule="auto"/>
              <w:rPr>
                <w:lang w:val="en-US"/>
              </w:rPr>
            </w:pP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. Home-prepared traditional</w:t>
            </w:r>
          </w:p>
        </w:tc>
        <w:tc>
          <w:tcPr>
            <w:tcW w:w="1022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99</w:t>
            </w:r>
          </w:p>
        </w:tc>
        <w:tc>
          <w:tcPr>
            <w:tcW w:w="2258" w:type="dxa"/>
            <w:vAlign w:val="center"/>
          </w:tcPr>
          <w:p w:rsidR="003717F6" w:rsidRPr="00F82243" w:rsidRDefault="00BE0A38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 xml:space="preserve">0.01 </w:t>
            </w:r>
            <w:r w:rsidRPr="00F82243">
              <w:rPr>
                <w:lang w:val="en-US"/>
              </w:rPr>
              <w:t>± 1.00</w:t>
            </w:r>
          </w:p>
        </w:tc>
        <w:tc>
          <w:tcPr>
            <w:tcW w:w="1978" w:type="dxa"/>
            <w:vAlign w:val="center"/>
          </w:tcPr>
          <w:p w:rsidR="003717F6" w:rsidRPr="00324110" w:rsidRDefault="00BE0A38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0.00 ± 1.00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. Contemporary</w:t>
            </w:r>
          </w:p>
        </w:tc>
        <w:tc>
          <w:tcPr>
            <w:tcW w:w="1022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99</w:t>
            </w:r>
          </w:p>
        </w:tc>
        <w:tc>
          <w:tcPr>
            <w:tcW w:w="2258" w:type="dxa"/>
            <w:vAlign w:val="center"/>
          </w:tcPr>
          <w:p w:rsidR="003717F6" w:rsidRPr="00F82243" w:rsidRDefault="00BE0A38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0.05 ± 1.00</w:t>
            </w:r>
          </w:p>
        </w:tc>
        <w:tc>
          <w:tcPr>
            <w:tcW w:w="1978" w:type="dxa"/>
            <w:vAlign w:val="center"/>
          </w:tcPr>
          <w:p w:rsidR="003717F6" w:rsidRPr="00324110" w:rsidRDefault="00BE0A38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0.01 ± 1.01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. Discretionary</w:t>
            </w:r>
          </w:p>
        </w:tc>
        <w:tc>
          <w:tcPr>
            <w:tcW w:w="1022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99</w:t>
            </w:r>
          </w:p>
        </w:tc>
        <w:tc>
          <w:tcPr>
            <w:tcW w:w="2258" w:type="dxa"/>
            <w:vAlign w:val="center"/>
          </w:tcPr>
          <w:p w:rsidR="003717F6" w:rsidRPr="00F82243" w:rsidRDefault="00BE0A38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-0.06 ± 0.95</w:t>
            </w:r>
          </w:p>
        </w:tc>
        <w:tc>
          <w:tcPr>
            <w:tcW w:w="1978" w:type="dxa"/>
            <w:vAlign w:val="center"/>
          </w:tcPr>
          <w:p w:rsidR="003717F6" w:rsidRPr="00324110" w:rsidRDefault="00BE0A38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-0.02 ± 0.98</w:t>
            </w:r>
          </w:p>
        </w:tc>
      </w:tr>
      <w:tr w:rsidR="003717F6" w:rsidRPr="002B1EE5" w:rsidTr="007B467B">
        <w:trPr>
          <w:jc w:val="center"/>
        </w:trPr>
        <w:tc>
          <w:tcPr>
            <w:tcW w:w="3264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. Ready-to-eat</w:t>
            </w:r>
          </w:p>
        </w:tc>
        <w:tc>
          <w:tcPr>
            <w:tcW w:w="1022" w:type="dxa"/>
            <w:vAlign w:val="center"/>
          </w:tcPr>
          <w:p w:rsidR="003717F6" w:rsidRPr="00F82243" w:rsidRDefault="002F74CF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99</w:t>
            </w:r>
          </w:p>
        </w:tc>
        <w:tc>
          <w:tcPr>
            <w:tcW w:w="2258" w:type="dxa"/>
            <w:vAlign w:val="center"/>
          </w:tcPr>
          <w:p w:rsidR="003717F6" w:rsidRPr="00F82243" w:rsidRDefault="00BE0A38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 xml:space="preserve">0.09 </w:t>
            </w:r>
            <w:r w:rsidRPr="00F82243">
              <w:rPr>
                <w:lang w:val="en-US"/>
              </w:rPr>
              <w:t>± 0.98</w:t>
            </w:r>
          </w:p>
        </w:tc>
        <w:tc>
          <w:tcPr>
            <w:tcW w:w="1978" w:type="dxa"/>
            <w:vAlign w:val="center"/>
          </w:tcPr>
          <w:p w:rsidR="003717F6" w:rsidRPr="00324110" w:rsidRDefault="00BE0A38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0.02 ± 1.00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Gestational age at birth (wk)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652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9.4 ± 1.</w:t>
            </w:r>
            <w:r w:rsidR="00692467">
              <w:rPr>
                <w:lang w:val="en-US"/>
              </w:rPr>
              <w:t>8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39.4 ± 1.</w:t>
            </w:r>
            <w:r w:rsidR="00692467" w:rsidRPr="00692467">
              <w:rPr>
                <w:lang w:val="en-US"/>
              </w:rPr>
              <w:t>8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Birth weight (kg)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562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 xml:space="preserve">3.41 ± 0.55 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3.41 ± 0.55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Birth length (cm)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6049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50.6 ± 2.5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50.6 ± 2.6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Sex (Male)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652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799 (50)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(50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Maternal age at birth (y)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652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9.0 ± 4.6</w:t>
            </w:r>
          </w:p>
        </w:tc>
        <w:tc>
          <w:tcPr>
            <w:tcW w:w="1978" w:type="dxa"/>
            <w:vAlign w:val="center"/>
          </w:tcPr>
          <w:p w:rsidR="004846FB" w:rsidRPr="00692467" w:rsidRDefault="004846FB" w:rsidP="003717F6">
            <w:pPr>
              <w:spacing w:line="480" w:lineRule="auto"/>
              <w:rPr>
                <w:lang w:val="en-US"/>
              </w:rPr>
            </w:pPr>
            <w:r w:rsidRPr="00692467">
              <w:rPr>
                <w:lang w:val="en-US"/>
              </w:rPr>
              <w:t>29.0 ± 4.6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Singleton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652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442 (97)</w:t>
            </w: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(97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Parity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370</w:t>
            </w: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423 (46)</w:t>
            </w: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  <w:r w:rsidRPr="00324110">
              <w:rPr>
                <w:lang w:val="en-US"/>
              </w:rPr>
              <w:t>(46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633 (36)</w:t>
            </w: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(36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74 (13)</w:t>
            </w: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(13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63 (4)</w:t>
            </w: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(4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≥4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7 (1)</w:t>
            </w: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(1)</w:t>
            </w:r>
          </w:p>
        </w:tc>
      </w:tr>
      <w:tr w:rsidR="008E4583" w:rsidRPr="002B1EE5" w:rsidTr="007B467B">
        <w:trPr>
          <w:jc w:val="center"/>
        </w:trPr>
        <w:tc>
          <w:tcPr>
            <w:tcW w:w="3264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Tobacco smoking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079</w:t>
            </w: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8E4583" w:rsidRPr="00324110" w:rsidRDefault="008E4583" w:rsidP="003717F6">
            <w:pPr>
              <w:spacing w:line="480" w:lineRule="auto"/>
              <w:rPr>
                <w:lang w:val="en-US"/>
              </w:rPr>
            </w:pPr>
          </w:p>
        </w:tc>
      </w:tr>
      <w:tr w:rsidR="004846FB" w:rsidRPr="008E4583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Never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918 (55)</w:t>
            </w:r>
          </w:p>
        </w:tc>
        <w:tc>
          <w:tcPr>
            <w:tcW w:w="1978" w:type="dxa"/>
            <w:vAlign w:val="center"/>
          </w:tcPr>
          <w:p w:rsidR="004846FB" w:rsidRPr="008E4583" w:rsidRDefault="008E4583" w:rsidP="003717F6">
            <w:pPr>
              <w:spacing w:line="480" w:lineRule="auto"/>
              <w:rPr>
                <w:lang w:val="en-US"/>
              </w:rPr>
            </w:pPr>
            <w:r w:rsidRPr="008E4583">
              <w:rPr>
                <w:lang w:val="en-US"/>
              </w:rPr>
              <w:t>(54)</w:t>
            </w:r>
          </w:p>
        </w:tc>
      </w:tr>
      <w:tr w:rsidR="008E4583" w:rsidRPr="008E4583" w:rsidTr="007B467B">
        <w:trPr>
          <w:jc w:val="center"/>
        </w:trPr>
        <w:tc>
          <w:tcPr>
            <w:tcW w:w="3264" w:type="dxa"/>
            <w:vAlign w:val="center"/>
          </w:tcPr>
          <w:p w:rsidR="008E4583" w:rsidRDefault="008E458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Quit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177 (31)</w:t>
            </w:r>
          </w:p>
        </w:tc>
        <w:tc>
          <w:tcPr>
            <w:tcW w:w="1978" w:type="dxa"/>
            <w:vAlign w:val="center"/>
          </w:tcPr>
          <w:p w:rsidR="008E4583" w:rsidRPr="008E4583" w:rsidRDefault="008E4583" w:rsidP="003717F6">
            <w:pPr>
              <w:spacing w:line="480" w:lineRule="auto"/>
              <w:rPr>
                <w:lang w:val="en-US"/>
              </w:rPr>
            </w:pPr>
            <w:r w:rsidRPr="008E4583">
              <w:rPr>
                <w:lang w:val="en-US"/>
              </w:rPr>
              <w:t>(31)</w:t>
            </w:r>
          </w:p>
        </w:tc>
      </w:tr>
      <w:tr w:rsidR="008E4583" w:rsidRPr="008E4583" w:rsidTr="007B467B">
        <w:trPr>
          <w:jc w:val="center"/>
        </w:trPr>
        <w:tc>
          <w:tcPr>
            <w:tcW w:w="3264" w:type="dxa"/>
            <w:vAlign w:val="center"/>
          </w:tcPr>
          <w:p w:rsidR="008E458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Smoked during pregnancy</w:t>
            </w:r>
          </w:p>
        </w:tc>
        <w:tc>
          <w:tcPr>
            <w:tcW w:w="1022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8E4583" w:rsidRPr="00F82243" w:rsidRDefault="008E458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84 (14)</w:t>
            </w:r>
          </w:p>
        </w:tc>
        <w:tc>
          <w:tcPr>
            <w:tcW w:w="1978" w:type="dxa"/>
            <w:vAlign w:val="center"/>
          </w:tcPr>
          <w:p w:rsidR="008E4583" w:rsidRPr="008E4583" w:rsidRDefault="008E4583" w:rsidP="003717F6">
            <w:pPr>
              <w:spacing w:line="480" w:lineRule="auto"/>
              <w:rPr>
                <w:lang w:val="en-US"/>
              </w:rPr>
            </w:pPr>
            <w:r w:rsidRPr="008E4583">
              <w:rPr>
                <w:lang w:val="en-US"/>
              </w:rPr>
              <w:t>(15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lastRenderedPageBreak/>
              <w:t>Any breastfeeding</w:t>
            </w:r>
          </w:p>
        </w:tc>
        <w:tc>
          <w:tcPr>
            <w:tcW w:w="1022" w:type="dxa"/>
            <w:vAlign w:val="center"/>
          </w:tcPr>
          <w:p w:rsidR="004846FB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008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Never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1318 (19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20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≤1 month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1104 (16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16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 to &lt;3 months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1119 (16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16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 to &lt;6 months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992 (14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14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≥6 months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2475 (35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34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White ethnicity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616</w:t>
            </w:r>
          </w:p>
        </w:tc>
        <w:tc>
          <w:tcPr>
            <w:tcW w:w="2258" w:type="dxa"/>
            <w:vAlign w:val="center"/>
          </w:tcPr>
          <w:p w:rsidR="00BB4CBA" w:rsidRPr="00F82243" w:rsidRDefault="00BB4CBA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277 (96)</w:t>
            </w:r>
          </w:p>
        </w:tc>
        <w:tc>
          <w:tcPr>
            <w:tcW w:w="1978" w:type="dxa"/>
            <w:vAlign w:val="center"/>
          </w:tcPr>
          <w:p w:rsidR="00BB4CBA" w:rsidRPr="00324110" w:rsidRDefault="00BB4CBA" w:rsidP="007B467B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(96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Maternal marital status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460</w:t>
            </w:r>
          </w:p>
        </w:tc>
        <w:tc>
          <w:tcPr>
            <w:tcW w:w="2258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BB4CBA" w:rsidRPr="00324110" w:rsidRDefault="00BB4CBA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BB4CBA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First marriage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5556 (75)</w:t>
            </w:r>
          </w:p>
        </w:tc>
        <w:tc>
          <w:tcPr>
            <w:tcW w:w="1978" w:type="dxa"/>
            <w:vAlign w:val="center"/>
          </w:tcPr>
          <w:p w:rsidR="004846FB" w:rsidRPr="00324110" w:rsidRDefault="00BB4CBA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324110">
              <w:rPr>
                <w:lang w:val="en-US"/>
              </w:rPr>
              <w:t>(74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Subsequent marriage/s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78 (6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6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Widowed/divorced/separated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64 (5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5)</w:t>
            </w:r>
          </w:p>
        </w:tc>
      </w:tr>
      <w:tr w:rsidR="00BB4CBA" w:rsidRPr="002B1EE5" w:rsidTr="007B467B">
        <w:trPr>
          <w:jc w:val="center"/>
        </w:trPr>
        <w:tc>
          <w:tcPr>
            <w:tcW w:w="3264" w:type="dxa"/>
            <w:vAlign w:val="center"/>
          </w:tcPr>
          <w:p w:rsidR="00BB4CBA" w:rsidRPr="00F82243" w:rsidRDefault="00BB4CBA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Never married</w:t>
            </w:r>
          </w:p>
        </w:tc>
        <w:tc>
          <w:tcPr>
            <w:tcW w:w="1022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BB4CBA" w:rsidRPr="00F82243" w:rsidRDefault="00BB4CBA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62 (14)</w:t>
            </w:r>
          </w:p>
        </w:tc>
        <w:tc>
          <w:tcPr>
            <w:tcW w:w="1978" w:type="dxa"/>
            <w:vAlign w:val="center"/>
          </w:tcPr>
          <w:p w:rsidR="00BB4CBA" w:rsidRPr="00BB4CBA" w:rsidRDefault="00BB4CBA" w:rsidP="003717F6">
            <w:pPr>
              <w:spacing w:line="480" w:lineRule="auto"/>
              <w:rPr>
                <w:lang w:val="en-US"/>
              </w:rPr>
            </w:pPr>
            <w:r w:rsidRPr="00BB4CBA">
              <w:rPr>
                <w:lang w:val="en-US"/>
              </w:rPr>
              <w:t>(15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FB6A53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Maternal education</w:t>
            </w:r>
            <w:r w:rsidRPr="00F82243">
              <w:rPr>
                <w:vertAlign w:val="superscript"/>
                <w:lang w:val="en-US"/>
              </w:rPr>
              <w:t>4</w:t>
            </w:r>
          </w:p>
        </w:tc>
        <w:tc>
          <w:tcPr>
            <w:tcW w:w="1022" w:type="dxa"/>
            <w:vAlign w:val="center"/>
          </w:tcPr>
          <w:p w:rsidR="004846FB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356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BB4CBA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None/CSE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000 (14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14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FB6A53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Vocation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651 (9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9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BB4CBA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O level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590 (35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35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BB4CBA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A level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953 (27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26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BB4CBA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Degree or higher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163 (16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16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BB4CBA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Maternal social class</w:t>
            </w:r>
            <w:r w:rsidRPr="00F82243">
              <w:rPr>
                <w:vertAlign w:val="superscript"/>
                <w:lang w:val="en-US"/>
              </w:rPr>
              <w:t>5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6353</w:t>
            </w: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FB6A53" w:rsidRPr="00324110" w:rsidRDefault="00FB6A53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I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2 (7)</w:t>
            </w:r>
          </w:p>
        </w:tc>
        <w:tc>
          <w:tcPr>
            <w:tcW w:w="1978" w:type="dxa"/>
            <w:vAlign w:val="center"/>
          </w:tcPr>
          <w:p w:rsidR="004846FB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6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II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205 (35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33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III (non-manual)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673 (42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42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III (manual)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430 (7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7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IV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523 (8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10)</w:t>
            </w:r>
          </w:p>
        </w:tc>
      </w:tr>
      <w:tr w:rsidR="00FB6A53" w:rsidRPr="002B1EE5" w:rsidTr="007B467B">
        <w:trPr>
          <w:jc w:val="center"/>
        </w:trPr>
        <w:tc>
          <w:tcPr>
            <w:tcW w:w="3264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V</w:t>
            </w:r>
          </w:p>
        </w:tc>
        <w:tc>
          <w:tcPr>
            <w:tcW w:w="1022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FB6A53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0 (1)</w:t>
            </w:r>
          </w:p>
        </w:tc>
        <w:tc>
          <w:tcPr>
            <w:tcW w:w="1978" w:type="dxa"/>
            <w:vAlign w:val="center"/>
          </w:tcPr>
          <w:p w:rsidR="00FB6A53" w:rsidRPr="00FB6A53" w:rsidRDefault="00FB6A53" w:rsidP="003717F6">
            <w:pPr>
              <w:spacing w:line="480" w:lineRule="auto"/>
              <w:rPr>
                <w:lang w:val="en-US"/>
              </w:rPr>
            </w:pPr>
            <w:r w:rsidRPr="00FB6A53">
              <w:rPr>
                <w:lang w:val="en-US"/>
              </w:rPr>
              <w:t>(2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lastRenderedPageBreak/>
              <w:t>Family income (£ per week)</w:t>
            </w:r>
          </w:p>
        </w:tc>
        <w:tc>
          <w:tcPr>
            <w:tcW w:w="1022" w:type="dxa"/>
            <w:vAlign w:val="center"/>
          </w:tcPr>
          <w:p w:rsidR="004846FB" w:rsidRPr="00F82243" w:rsidRDefault="00FB6A53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6088</w:t>
            </w:r>
          </w:p>
        </w:tc>
        <w:tc>
          <w:tcPr>
            <w:tcW w:w="2258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4846FB" w:rsidRPr="00324110" w:rsidRDefault="004846F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&lt;100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93 (6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7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100-199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46 (16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16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00-299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757 (29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29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300-399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383 (23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22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≥400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1609 (26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25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vertAlign w:val="superscript"/>
                <w:lang w:val="en-US"/>
              </w:rPr>
            </w:pPr>
            <w:r w:rsidRPr="00F82243">
              <w:rPr>
                <w:lang w:val="en-US"/>
              </w:rPr>
              <w:t>HOME score</w:t>
            </w:r>
            <w:r w:rsidRPr="00F82243">
              <w:rPr>
                <w:vertAlign w:val="superscript"/>
                <w:lang w:val="en-US"/>
              </w:rPr>
              <w:t>6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highlight w:val="yellow"/>
                <w:lang w:val="en-US"/>
              </w:rPr>
            </w:pPr>
            <w:r w:rsidRPr="00F82243">
              <w:rPr>
                <w:lang w:val="en-US"/>
              </w:rPr>
              <w:t>7165</w:t>
            </w:r>
          </w:p>
        </w:tc>
        <w:tc>
          <w:tcPr>
            <w:tcW w:w="2258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8.2 ± 2.2</w:t>
            </w:r>
          </w:p>
        </w:tc>
        <w:tc>
          <w:tcPr>
            <w:tcW w:w="1978" w:type="dxa"/>
            <w:vAlign w:val="center"/>
          </w:tcPr>
          <w:p w:rsidR="007B467B" w:rsidRPr="00324110" w:rsidRDefault="007B467B" w:rsidP="007B467B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8.1 ± 2.2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Number of other children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7112</w:t>
            </w: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7B467B" w:rsidRPr="00324110" w:rsidRDefault="007B467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3212 (45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45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630 (37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37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977 (14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14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232 (3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3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≥4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 w:rsidRPr="00F82243">
              <w:rPr>
                <w:lang w:val="en-US"/>
              </w:rPr>
              <w:t>61 (1)</w:t>
            </w:r>
          </w:p>
        </w:tc>
        <w:tc>
          <w:tcPr>
            <w:tcW w:w="1978" w:type="dxa"/>
            <w:vAlign w:val="center"/>
          </w:tcPr>
          <w:p w:rsidR="007B467B" w:rsidRPr="007B467B" w:rsidRDefault="007B467B" w:rsidP="003717F6">
            <w:pPr>
              <w:spacing w:line="480" w:lineRule="auto"/>
              <w:rPr>
                <w:lang w:val="en-US"/>
              </w:rPr>
            </w:pPr>
            <w:r w:rsidRPr="007B467B">
              <w:rPr>
                <w:lang w:val="en-US"/>
              </w:rPr>
              <w:t>(1)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Maternal IQ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907</w:t>
            </w:r>
          </w:p>
        </w:tc>
        <w:tc>
          <w:tcPr>
            <w:tcW w:w="2258" w:type="dxa"/>
            <w:vAlign w:val="center"/>
          </w:tcPr>
          <w:p w:rsidR="007B467B" w:rsidRPr="00F82243" w:rsidRDefault="007B467B" w:rsidP="007B467B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99.0 ± 13.8</w:t>
            </w:r>
          </w:p>
        </w:tc>
        <w:tc>
          <w:tcPr>
            <w:tcW w:w="1978" w:type="dxa"/>
            <w:vAlign w:val="center"/>
          </w:tcPr>
          <w:p w:rsidR="007B467B" w:rsidRPr="00324110" w:rsidRDefault="007B467B" w:rsidP="007B467B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>97.8 ± 13.5</w:t>
            </w:r>
          </w:p>
        </w:tc>
      </w:tr>
      <w:tr w:rsidR="007B467B" w:rsidRPr="002B1EE5" w:rsidTr="007B467B">
        <w:trPr>
          <w:jc w:val="center"/>
        </w:trPr>
        <w:tc>
          <w:tcPr>
            <w:tcW w:w="3264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Alcohol intake during pregnancy</w:t>
            </w:r>
          </w:p>
        </w:tc>
        <w:tc>
          <w:tcPr>
            <w:tcW w:w="1022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4243</w:t>
            </w:r>
          </w:p>
        </w:tc>
        <w:tc>
          <w:tcPr>
            <w:tcW w:w="2258" w:type="dxa"/>
            <w:vAlign w:val="center"/>
          </w:tcPr>
          <w:p w:rsidR="007B467B" w:rsidRPr="00F82243" w:rsidRDefault="007B467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1978" w:type="dxa"/>
            <w:vAlign w:val="center"/>
          </w:tcPr>
          <w:p w:rsidR="007B467B" w:rsidRPr="00324110" w:rsidRDefault="007B467B" w:rsidP="003717F6">
            <w:pPr>
              <w:spacing w:line="480" w:lineRule="auto"/>
              <w:rPr>
                <w:highlight w:val="yellow"/>
                <w:lang w:val="en-US"/>
              </w:rPr>
            </w:pP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7B467B" w:rsidP="007B467B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None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7B467B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804 (66)</w:t>
            </w:r>
          </w:p>
        </w:tc>
        <w:tc>
          <w:tcPr>
            <w:tcW w:w="1978" w:type="dxa"/>
            <w:vAlign w:val="center"/>
          </w:tcPr>
          <w:p w:rsidR="004846FB" w:rsidRPr="00324110" w:rsidRDefault="004567DC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692467">
              <w:rPr>
                <w:lang w:val="en-US"/>
              </w:rPr>
              <w:t>(67)</w:t>
            </w:r>
          </w:p>
        </w:tc>
      </w:tr>
      <w:tr w:rsidR="004846FB" w:rsidRPr="002B1EE5" w:rsidTr="007B467B">
        <w:trPr>
          <w:jc w:val="center"/>
        </w:trPr>
        <w:tc>
          <w:tcPr>
            <w:tcW w:w="3264" w:type="dxa"/>
            <w:vAlign w:val="center"/>
          </w:tcPr>
          <w:p w:rsidR="004846FB" w:rsidRPr="00F82243" w:rsidRDefault="007B467B" w:rsidP="007B467B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7 drinks per week</w:t>
            </w:r>
          </w:p>
        </w:tc>
        <w:tc>
          <w:tcPr>
            <w:tcW w:w="1022" w:type="dxa"/>
            <w:vAlign w:val="center"/>
          </w:tcPr>
          <w:p w:rsidR="004846FB" w:rsidRPr="00F82243" w:rsidRDefault="004846FB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4846FB" w:rsidRPr="00F82243" w:rsidRDefault="004567DC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1179 (28)</w:t>
            </w:r>
          </w:p>
        </w:tc>
        <w:tc>
          <w:tcPr>
            <w:tcW w:w="1978" w:type="dxa"/>
            <w:vAlign w:val="center"/>
          </w:tcPr>
          <w:p w:rsidR="004846FB" w:rsidRPr="004567DC" w:rsidRDefault="004567DC" w:rsidP="003717F6">
            <w:pPr>
              <w:spacing w:line="480" w:lineRule="auto"/>
              <w:rPr>
                <w:lang w:val="en-US"/>
              </w:rPr>
            </w:pPr>
            <w:r w:rsidRPr="004567DC">
              <w:rPr>
                <w:lang w:val="en-US"/>
              </w:rPr>
              <w:t>(27)</w:t>
            </w:r>
          </w:p>
        </w:tc>
      </w:tr>
      <w:tr w:rsidR="00324110" w:rsidRPr="002B1EE5" w:rsidTr="007B467B">
        <w:trPr>
          <w:jc w:val="center"/>
        </w:trPr>
        <w:tc>
          <w:tcPr>
            <w:tcW w:w="3264" w:type="dxa"/>
            <w:vAlign w:val="center"/>
          </w:tcPr>
          <w:p w:rsidR="00692467" w:rsidRDefault="00692467" w:rsidP="003717F6">
            <w:pPr>
              <w:tabs>
                <w:tab w:val="left" w:pos="232"/>
              </w:tabs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 xml:space="preserve">&gt;7 </w:t>
            </w:r>
            <w:r w:rsidR="00D545AB">
              <w:rPr>
                <w:lang w:val="en-US"/>
              </w:rPr>
              <w:t xml:space="preserve">drinks </w:t>
            </w:r>
            <w:r>
              <w:rPr>
                <w:lang w:val="en-US"/>
              </w:rPr>
              <w:t>per week</w:t>
            </w:r>
          </w:p>
        </w:tc>
        <w:tc>
          <w:tcPr>
            <w:tcW w:w="1022" w:type="dxa"/>
            <w:vAlign w:val="center"/>
          </w:tcPr>
          <w:p w:rsidR="00692467" w:rsidRDefault="00692467" w:rsidP="003717F6">
            <w:pPr>
              <w:spacing w:line="480" w:lineRule="auto"/>
              <w:rPr>
                <w:lang w:val="en-US"/>
              </w:rPr>
            </w:pPr>
          </w:p>
        </w:tc>
        <w:tc>
          <w:tcPr>
            <w:tcW w:w="2258" w:type="dxa"/>
            <w:vAlign w:val="center"/>
          </w:tcPr>
          <w:p w:rsidR="00692467" w:rsidRDefault="00692467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60 (6)</w:t>
            </w:r>
          </w:p>
        </w:tc>
        <w:tc>
          <w:tcPr>
            <w:tcW w:w="1978" w:type="dxa"/>
            <w:vAlign w:val="center"/>
          </w:tcPr>
          <w:p w:rsidR="00692467" w:rsidRPr="00324110" w:rsidRDefault="00692467" w:rsidP="004567DC">
            <w:pPr>
              <w:spacing w:line="480" w:lineRule="auto"/>
              <w:rPr>
                <w:highlight w:val="yellow"/>
                <w:lang w:val="en-US"/>
              </w:rPr>
            </w:pPr>
            <w:r w:rsidRPr="00692467">
              <w:rPr>
                <w:lang w:val="en-US"/>
              </w:rPr>
              <w:t>(6)</w:t>
            </w:r>
          </w:p>
        </w:tc>
      </w:tr>
      <w:tr w:rsidR="00692467" w:rsidRPr="002B1EE5" w:rsidTr="007B467B">
        <w:trPr>
          <w:jc w:val="center"/>
        </w:trPr>
        <w:tc>
          <w:tcPr>
            <w:tcW w:w="3264" w:type="dxa"/>
            <w:vAlign w:val="center"/>
          </w:tcPr>
          <w:p w:rsidR="00692467" w:rsidRDefault="00692467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Maternal Pre-pregnancy BMI</w:t>
            </w:r>
          </w:p>
        </w:tc>
        <w:tc>
          <w:tcPr>
            <w:tcW w:w="1022" w:type="dxa"/>
            <w:vAlign w:val="center"/>
          </w:tcPr>
          <w:p w:rsidR="00692467" w:rsidRDefault="001D3C7D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6875</w:t>
            </w:r>
          </w:p>
        </w:tc>
        <w:tc>
          <w:tcPr>
            <w:tcW w:w="2258" w:type="dxa"/>
            <w:vAlign w:val="center"/>
          </w:tcPr>
          <w:p w:rsidR="00692467" w:rsidRDefault="001D3C7D" w:rsidP="003717F6">
            <w:pPr>
              <w:spacing w:line="480" w:lineRule="auto"/>
              <w:rPr>
                <w:lang w:val="en-US"/>
              </w:rPr>
            </w:pPr>
            <w:r>
              <w:rPr>
                <w:lang w:val="en-US"/>
              </w:rPr>
              <w:t>22.9 ± 3.7</w:t>
            </w:r>
          </w:p>
        </w:tc>
        <w:tc>
          <w:tcPr>
            <w:tcW w:w="1978" w:type="dxa"/>
            <w:vAlign w:val="center"/>
          </w:tcPr>
          <w:p w:rsidR="00692467" w:rsidRDefault="001D3C7D" w:rsidP="003717F6">
            <w:pPr>
              <w:spacing w:line="480" w:lineRule="auto"/>
              <w:rPr>
                <w:highlight w:val="yellow"/>
                <w:lang w:val="en-US"/>
              </w:rPr>
            </w:pPr>
            <w:r w:rsidRPr="001D3C7D">
              <w:rPr>
                <w:lang w:val="en-US"/>
              </w:rPr>
              <w:t xml:space="preserve">22.9 </w:t>
            </w:r>
            <w:r>
              <w:rPr>
                <w:lang w:val="en-US"/>
              </w:rPr>
              <w:t>± 3.7</w:t>
            </w:r>
          </w:p>
        </w:tc>
      </w:tr>
    </w:tbl>
    <w:p w:rsidR="004846FB" w:rsidRPr="002B1EE5" w:rsidRDefault="004846FB" w:rsidP="002B1EE5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 xml:space="preserve">1 </w:t>
      </w:r>
      <w:r w:rsidR="00D545AB">
        <w:rPr>
          <w:lang w:val="en-US"/>
        </w:rPr>
        <w:t>The i</w:t>
      </w:r>
      <w:r>
        <w:rPr>
          <w:lang w:val="en-US"/>
        </w:rPr>
        <w:t xml:space="preserve">mputation </w:t>
      </w:r>
      <w:r w:rsidR="00D545AB">
        <w:rPr>
          <w:lang w:val="en-US"/>
        </w:rPr>
        <w:t xml:space="preserve">was </w:t>
      </w:r>
      <w:r>
        <w:rPr>
          <w:lang w:val="en-US"/>
        </w:rPr>
        <w:t>conducted under the missing at random assumption by chained equations in STATA (IC version 12.0)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Royston&lt;/Author&gt;&lt;Year&gt;2005&lt;/Year&gt;&lt;RecNum&gt;260&lt;/RecNum&gt;&lt;DisplayText&gt;[1]&lt;/DisplayText&gt;&lt;record&gt;&lt;rec-number&gt;260&lt;/rec-number&gt;&lt;foreign-keys&gt;&lt;key app="EN" db-id="d9v5p2z5wra2wbef2viv29xhe9pf0s02p0wa"&gt;260&lt;/key&gt;&lt;/foreign-keys&gt;&lt;ref-type name="Journal Article"&gt;17&lt;/ref-type&gt;&lt;contributors&gt;&lt;authors&gt;&lt;author&gt;Royston, Patrick&lt;/author&gt;&lt;/authors&gt;&lt;/contributors&gt;&lt;titles&gt;&lt;title&gt;Multiple imputation of missing values: update of ice&lt;/title&gt;&lt;secondary-title&gt;The STATA Journal&lt;/secondary-title&gt;&lt;/titles&gt;&lt;periodical&gt;&lt;full-title&gt;The STATA Journal&lt;/full-title&gt;&lt;/periodical&gt;&lt;pages&gt;527-536&lt;/pages&gt;&lt;volume&gt;5&lt;/volume&gt;&lt;number&gt;4&lt;/number&gt;&lt;dates&gt;&lt;year&gt;2005&lt;/year&gt;&lt;/dates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1]</w:t>
      </w:r>
      <w:r w:rsidR="00763CBE">
        <w:rPr>
          <w:lang w:val="en-US"/>
        </w:rPr>
        <w:fldChar w:fldCharType="end"/>
      </w:r>
      <w:r>
        <w:rPr>
          <w:lang w:val="en-US"/>
        </w:rPr>
        <w:t>.  In addition to all IQ outcomes, diet pattern scores and covariables, additional variables that predicted missingness were included in the imputation model. These additional variables included: diet pattern scores at age 3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North&lt;/Author&gt;&lt;Year&gt;2000&lt;/Year&gt;&lt;RecNum&gt;235&lt;/RecNum&gt;&lt;DisplayText&gt;[2]&lt;/DisplayText&gt;&lt;record&gt;&lt;rec-number&gt;235&lt;/rec-number&gt;&lt;foreign-keys&gt;&lt;key app="EN" db-id="d9v5p2z5wra2wbef2viv29xhe9pf0s02p0wa"&gt;235&lt;/key&gt;&lt;/foreign-keys&gt;&lt;ref-type name="Journal Article"&gt;17&lt;/ref-type&gt;&lt;contributors&gt;&lt;authors&gt;&lt;author&gt;North, Kate&lt;/author&gt;&lt;author&gt;Emmet, Pauline&lt;/author&gt;&lt;author&gt;Avon Longitudinal Study of Pregnancy and Childhood (ALSPAC) Study Team, &lt;/author&gt;&lt;/authors&gt;&lt;/contributors&gt;&lt;titles&gt;&lt;title&gt;Multivariate analysis fo diet amonth three-year-old children and associations with socio-demographic characteristics&lt;/title&gt;&lt;secondary-title&gt;European Journal of Clinical Nutrition&lt;/secondary-title&gt;&lt;/titles&gt;&lt;periodical&gt;&lt;full-title&gt;European Journal of Clinical Nutrition&lt;/full-title&gt;&lt;/periodical&gt;&lt;pages&gt;73-80&lt;/pages&gt;&lt;volume&gt;54&lt;/volume&gt;&lt;dates&gt;&lt;year&gt;2000&lt;/year&gt;&lt;/dates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2]</w:t>
      </w:r>
      <w:r w:rsidR="00763CBE">
        <w:rPr>
          <w:lang w:val="en-US"/>
        </w:rPr>
        <w:fldChar w:fldCharType="end"/>
      </w:r>
      <w:r>
        <w:rPr>
          <w:lang w:val="en-US"/>
        </w:rPr>
        <w:t xml:space="preserve">, maternal scores on the Crown Crisp Experiential Index for anxiety and </w:t>
      </w:r>
      <w:r>
        <w:rPr>
          <w:lang w:val="en-US"/>
        </w:rPr>
        <w:lastRenderedPageBreak/>
        <w:t>Edinburgh Postnatal Depression Scores at 6 months</w:t>
      </w:r>
      <w:r w:rsidR="004569A6">
        <w:rPr>
          <w:lang w:val="en-US"/>
        </w:rPr>
        <w:t>, and also Wechsler Preschool and Primary Scale of Intelligence scores which was collected from a 10% subset of the cohort at 4 years</w:t>
      </w:r>
      <w:r>
        <w:rPr>
          <w:lang w:val="en-US"/>
        </w:rPr>
        <w:t xml:space="preserve">. The imputation was conducted on </w:t>
      </w:r>
      <w:r w:rsidR="001D3C7D">
        <w:rPr>
          <w:lang w:val="en-US"/>
        </w:rPr>
        <w:t xml:space="preserve">all participants followed by analyses restricted to </w:t>
      </w:r>
      <w:r>
        <w:rPr>
          <w:lang w:val="en-US"/>
        </w:rPr>
        <w:t>participants who had at least one measurement of IQ at 8 or</w:t>
      </w:r>
      <w:r w:rsidR="00397827">
        <w:rPr>
          <w:lang w:val="en-US"/>
        </w:rPr>
        <w:t xml:space="preserve"> 15 </w:t>
      </w:r>
      <w:r>
        <w:rPr>
          <w:lang w:val="en-US"/>
        </w:rPr>
        <w:t xml:space="preserve">years of age (n=7652). </w:t>
      </w:r>
    </w:p>
    <w:p w:rsidR="004846FB" w:rsidRPr="002B1EE5" w:rsidRDefault="004846FB" w:rsidP="002B1EE5">
      <w:pPr>
        <w:spacing w:line="480" w:lineRule="auto"/>
        <w:rPr>
          <w:lang w:val="en-US"/>
        </w:rPr>
      </w:pPr>
      <w:r w:rsidRPr="002B1EE5">
        <w:rPr>
          <w:vertAlign w:val="superscript"/>
          <w:lang w:val="en-US"/>
        </w:rPr>
        <w:t>2</w:t>
      </w:r>
      <w:r>
        <w:rPr>
          <w:lang w:val="en-US"/>
        </w:rPr>
        <w:t xml:space="preserve"> Distributions for observed data are shown as mean ± SD for continuous variables and n (%) for categorical variables.  For imputed datasets, the overall percent is shown rather than the n (%) for each of the 20 datasets. </w:t>
      </w:r>
    </w:p>
    <w:p w:rsidR="004846FB" w:rsidRDefault="004846FB" w:rsidP="002B1EE5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 xml:space="preserve">3 </w:t>
      </w:r>
      <w:r>
        <w:rPr>
          <w:lang w:val="en-US"/>
        </w:rPr>
        <w:t xml:space="preserve">Abbreviations: </w:t>
      </w:r>
      <w:r w:rsidR="001D3C7D">
        <w:rPr>
          <w:lang w:val="en-US"/>
        </w:rPr>
        <w:t>BMI, body mass index;</w:t>
      </w:r>
      <w:r>
        <w:rPr>
          <w:lang w:val="en-US"/>
        </w:rPr>
        <w:t xml:space="preserve"> CSE, Certificate of Secondary Education; IQ, intelligence quotient; WASI, Wechsler Abbreviated Scale of Intelligence; WISC, Wechsler Intelligence Scale for children; WPPSI, Wechsler Preschool and Primary Scale of Intelligence</w:t>
      </w:r>
    </w:p>
    <w:p w:rsidR="004846FB" w:rsidRDefault="004846FB" w:rsidP="002B1EE5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>4</w:t>
      </w:r>
      <w:r>
        <w:rPr>
          <w:lang w:val="en-US"/>
        </w:rPr>
        <w:t xml:space="preserve"> </w:t>
      </w:r>
      <w:r w:rsidRPr="00C80A76">
        <w:rPr>
          <w:lang w:val="en-US"/>
        </w:rPr>
        <w:t xml:space="preserve">Maternal education </w:t>
      </w:r>
      <w:r>
        <w:rPr>
          <w:lang w:val="en-US"/>
        </w:rPr>
        <w:t>is</w:t>
      </w:r>
      <w:r w:rsidRPr="00C80A76">
        <w:rPr>
          <w:lang w:val="en-US"/>
        </w:rPr>
        <w:t xml:space="preserve"> reported as the highest completed level o</w:t>
      </w:r>
      <w:r>
        <w:rPr>
          <w:lang w:val="en-US"/>
        </w:rPr>
        <w:t xml:space="preserve">n </w:t>
      </w:r>
      <w:r w:rsidRPr="00C80A76">
        <w:rPr>
          <w:lang w:val="en-US"/>
        </w:rPr>
        <w:t xml:space="preserve">five </w:t>
      </w:r>
      <w:r>
        <w:rPr>
          <w:lang w:val="en-US"/>
        </w:rPr>
        <w:t xml:space="preserve">ordinal </w:t>
      </w:r>
      <w:r w:rsidRPr="00C80A76">
        <w:rPr>
          <w:lang w:val="en-US"/>
        </w:rPr>
        <w:t>categories from Certificate of Secondary Education(CSE), Vocational training, O(ordinary)-level (taken by the top 25% of CSE at</w:t>
      </w:r>
      <w:r w:rsidR="00397827">
        <w:rPr>
          <w:lang w:val="en-US"/>
        </w:rPr>
        <w:t xml:space="preserve"> 15 </w:t>
      </w:r>
      <w:r w:rsidRPr="00C80A76">
        <w:rPr>
          <w:lang w:val="en-US"/>
        </w:rPr>
        <w:t>years), A(advanced)-level (involving 2 years of study beyond O-level) and degree</w:t>
      </w:r>
      <w:r>
        <w:rPr>
          <w:lang w:val="en-US"/>
        </w:rPr>
        <w:t xml:space="preserve"> or higher</w:t>
      </w:r>
      <w:r w:rsidRPr="00C80A76">
        <w:rPr>
          <w:lang w:val="en-US"/>
        </w:rPr>
        <w:t xml:space="preserve">. The CSE, O-levels and A-levels are </w:t>
      </w:r>
      <w:r>
        <w:rPr>
          <w:lang w:val="en-US"/>
        </w:rPr>
        <w:t>completed at secondary school.</w:t>
      </w:r>
    </w:p>
    <w:p w:rsidR="004846FB" w:rsidRPr="00DD70CD" w:rsidRDefault="004846FB" w:rsidP="002B1EE5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 xml:space="preserve">5 </w:t>
      </w:r>
      <w:r w:rsidRPr="00C80A76">
        <w:rPr>
          <w:lang w:val="en-US"/>
        </w:rPr>
        <w:t xml:space="preserve">Social class </w:t>
      </w:r>
      <w:r w:rsidRPr="008E60C0">
        <w:rPr>
          <w:lang w:val="en-US"/>
        </w:rPr>
        <w:t xml:space="preserve">was </w:t>
      </w:r>
      <w:r>
        <w:rPr>
          <w:lang w:val="en-US"/>
        </w:rPr>
        <w:t>categorized</w:t>
      </w:r>
      <w:r w:rsidRPr="008E60C0">
        <w:rPr>
          <w:lang w:val="en-US"/>
        </w:rPr>
        <w:t xml:space="preserve"> according to maternal occupation </w:t>
      </w:r>
      <w:r>
        <w:rPr>
          <w:lang w:val="en-US"/>
        </w:rPr>
        <w:t xml:space="preserve">during pregnancy, according to </w:t>
      </w:r>
      <w:r w:rsidRPr="008E60C0">
        <w:rPr>
          <w:lang w:val="en-US"/>
        </w:rPr>
        <w:t xml:space="preserve">standard </w:t>
      </w:r>
      <w:r>
        <w:rPr>
          <w:lang w:val="en-US"/>
        </w:rPr>
        <w:t xml:space="preserve">UK </w:t>
      </w:r>
      <w:r w:rsidRPr="008E60C0">
        <w:rPr>
          <w:lang w:val="en-US"/>
        </w:rPr>
        <w:t>classifications of occupation</w:t>
      </w:r>
      <w:r>
        <w:rPr>
          <w:lang w:val="en-US"/>
        </w:rPr>
        <w:t>, ranging from class I (highest), II, III-non-manual, III-manual, IV, and V (lowest)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3]</w:t>
      </w:r>
      <w:r w:rsidR="00763CBE">
        <w:rPr>
          <w:lang w:val="en-US"/>
        </w:rPr>
        <w:fldChar w:fldCharType="end"/>
      </w:r>
      <w:r>
        <w:rPr>
          <w:lang w:val="en-US"/>
        </w:rPr>
        <w:t xml:space="preserve">.  </w:t>
      </w:r>
    </w:p>
    <w:p w:rsidR="00FB6A53" w:rsidRDefault="004846FB" w:rsidP="002B1EE5">
      <w:pPr>
        <w:spacing w:line="480" w:lineRule="auto"/>
        <w:rPr>
          <w:lang w:val="en-US"/>
        </w:rPr>
        <w:sectPr w:rsidR="00FB6A53" w:rsidSect="00FB6A53">
          <w:footerReference w:type="default" r:id="rId7"/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  <w:r>
        <w:rPr>
          <w:vertAlign w:val="superscript"/>
          <w:lang w:val="en-US"/>
        </w:rPr>
        <w:t>6</w:t>
      </w:r>
      <w:r>
        <w:rPr>
          <w:lang w:val="en-US"/>
        </w:rPr>
        <w:t xml:space="preserve"> Stimulation in the home environment was measured by an adaptation of the HOME questionnaire at 18 months of age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4]</w:t>
      </w:r>
      <w:r w:rsidR="00763CBE">
        <w:rPr>
          <w:lang w:val="en-US"/>
        </w:rPr>
        <w:fldChar w:fldCharType="end"/>
      </w:r>
      <w:r>
        <w:rPr>
          <w:lang w:val="en-US"/>
        </w:rPr>
        <w:t>.</w:t>
      </w:r>
    </w:p>
    <w:p w:rsidR="004846FB" w:rsidRDefault="004846FB" w:rsidP="0004564E">
      <w:pPr>
        <w:spacing w:line="480" w:lineRule="auto"/>
        <w:rPr>
          <w:b/>
          <w:lang w:val="en-US"/>
        </w:rPr>
      </w:pPr>
      <w:r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2</w:t>
      </w:r>
      <w:r>
        <w:rPr>
          <w:b/>
          <w:lang w:val="en-US"/>
        </w:rPr>
        <w:t xml:space="preserve">: </w:t>
      </w:r>
      <w:r w:rsidRPr="00C2443F">
        <w:rPr>
          <w:lang w:val="en-US"/>
        </w:rPr>
        <w:t>A</w:t>
      </w:r>
      <w:r>
        <w:rPr>
          <w:lang w:val="en-US"/>
        </w:rPr>
        <w:t>ssociations between dietary pattern trajectories measured from 6 to 24 months and full scale IQ</w:t>
      </w:r>
      <w:r>
        <w:rPr>
          <w:vertAlign w:val="superscript"/>
          <w:lang w:val="en-US"/>
        </w:rPr>
        <w:t>1</w:t>
      </w:r>
      <w:r>
        <w:rPr>
          <w:lang w:val="en-US"/>
        </w:rPr>
        <w:t xml:space="preserve"> at 8 years of age (n=7652)</w:t>
      </w:r>
      <w:r w:rsidRPr="003F2CD9">
        <w:rPr>
          <w:vertAlign w:val="superscript"/>
          <w:lang w:val="en-US"/>
        </w:rPr>
        <w:t>1</w:t>
      </w:r>
    </w:p>
    <w:tbl>
      <w:tblPr>
        <w:tblW w:w="14567" w:type="dxa"/>
        <w:tblLayout w:type="fixed"/>
        <w:tblLook w:val="00A0"/>
      </w:tblPr>
      <w:tblGrid>
        <w:gridCol w:w="2235"/>
        <w:gridCol w:w="708"/>
        <w:gridCol w:w="786"/>
        <w:gridCol w:w="774"/>
        <w:gridCol w:w="850"/>
        <w:gridCol w:w="709"/>
        <w:gridCol w:w="851"/>
        <w:gridCol w:w="851"/>
        <w:gridCol w:w="851"/>
        <w:gridCol w:w="707"/>
        <w:gridCol w:w="709"/>
        <w:gridCol w:w="709"/>
        <w:gridCol w:w="852"/>
        <w:gridCol w:w="708"/>
        <w:gridCol w:w="708"/>
        <w:gridCol w:w="708"/>
        <w:gridCol w:w="851"/>
      </w:tblGrid>
      <w:tr w:rsidR="006C63C3" w:rsidRPr="00FB3688" w:rsidTr="006E74AB">
        <w:tc>
          <w:tcPr>
            <w:tcW w:w="2235" w:type="dxa"/>
            <w:shd w:val="clear" w:color="auto" w:fill="auto"/>
            <w:vAlign w:val="center"/>
          </w:tcPr>
          <w:p w:rsidR="006C63C3" w:rsidRPr="00FB3688" w:rsidRDefault="006C63C3" w:rsidP="006E74AB">
            <w:pPr>
              <w:rPr>
                <w:sz w:val="20"/>
                <w:szCs w:val="20"/>
              </w:rPr>
            </w:pPr>
          </w:p>
        </w:tc>
        <w:tc>
          <w:tcPr>
            <w:tcW w:w="3118" w:type="dxa"/>
            <w:gridSpan w:val="4"/>
            <w:shd w:val="clear" w:color="auto" w:fill="auto"/>
            <w:vAlign w:val="center"/>
          </w:tcPr>
          <w:p w:rsidR="006C63C3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1</w:t>
            </w:r>
            <w:r w:rsidRPr="00FB3688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262" w:type="dxa"/>
            <w:gridSpan w:val="4"/>
            <w:shd w:val="clear" w:color="auto" w:fill="auto"/>
            <w:vAlign w:val="center"/>
          </w:tcPr>
          <w:p w:rsidR="006C63C3" w:rsidRPr="00FB3688" w:rsidRDefault="006C63C3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2</w:t>
            </w:r>
          </w:p>
        </w:tc>
        <w:tc>
          <w:tcPr>
            <w:tcW w:w="2977" w:type="dxa"/>
            <w:gridSpan w:val="4"/>
            <w:shd w:val="clear" w:color="auto" w:fill="auto"/>
            <w:vAlign w:val="center"/>
          </w:tcPr>
          <w:p w:rsidR="006C63C3" w:rsidRPr="00FB3688" w:rsidRDefault="006C63C3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3</w:t>
            </w: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C63C3" w:rsidRPr="00FB3688" w:rsidRDefault="006C63C3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4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702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6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Healthy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6.09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5.43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6.75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4.8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4.1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5.5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3.3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6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5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134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Health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5.22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4.37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6.07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3.8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9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4.7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3.7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0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1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9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2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6.35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7.26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5.4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5.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6.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4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2.9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3.9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8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9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9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89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Discretionar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2.82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3.46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2.1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8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2.5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4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3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1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307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Traditional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3.15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1.94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4.37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4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2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3.6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&lt;0.00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3.1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0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2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10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Traditional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0.88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1.46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0.0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2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8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375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3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49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7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466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6E74AB" w:rsidRPr="00FB3688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16.34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-1.25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33.93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0.0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9.7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9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0.4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74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4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3.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3.1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28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3.8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9.7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.1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205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6E74AB" w:rsidRPr="00FB3688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20.41</w:t>
            </w: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3.28</w:t>
            </w: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color w:val="000000"/>
                <w:sz w:val="20"/>
                <w:szCs w:val="20"/>
              </w:rPr>
              <w:t>37.5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0.0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1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21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3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7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0.4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15.2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6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0.3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-4.3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  <w:r w:rsidRPr="002372BC">
              <w:rPr>
                <w:color w:val="000000"/>
                <w:sz w:val="20"/>
                <w:szCs w:val="20"/>
              </w:rPr>
              <w:t>4.9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89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Femal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-0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7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81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-0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-0.7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6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  <w:r w:rsidRPr="002372BC">
              <w:rPr>
                <w:sz w:val="20"/>
                <w:szCs w:val="20"/>
              </w:rPr>
              <w:t>0.937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Gestational age at birth (wk)</w:t>
            </w:r>
            <w:r>
              <w:rPr>
                <w:sz w:val="20"/>
                <w:szCs w:val="20"/>
              </w:rPr>
              <w:t xml:space="preserve"> </w:t>
            </w:r>
            <w:r w:rsidRPr="00FB3688">
              <w:rPr>
                <w:sz w:val="20"/>
                <w:szCs w:val="20"/>
              </w:rPr>
              <w:t>37-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7" w:type="dxa"/>
            <w:gridSpan w:val="4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Referent</w:t>
            </w: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left="317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3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2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5.9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4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23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7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7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left="317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33-3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7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3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left="317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gt;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5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4.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6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84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9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9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Birth weight (kg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5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White Ethnic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5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4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7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2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2.4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4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2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3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4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7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6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aternal age (y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4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5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ar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2.5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3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2.1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0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Breastfed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7" w:type="dxa"/>
            <w:gridSpan w:val="4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Referent</w:t>
            </w: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lt;1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2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6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1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1 to &lt;3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5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3 to &lt;6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3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4.5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5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≥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4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9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5.7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No alcohol 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7" w:type="dxa"/>
            <w:gridSpan w:val="4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Referent</w:t>
            </w: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1-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2.2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07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0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&gt;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1.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3.1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0.12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8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aternal pre-preg</w:t>
            </w:r>
            <w:r>
              <w:rPr>
                <w:sz w:val="20"/>
                <w:szCs w:val="20"/>
              </w:rPr>
              <w:t>nancy</w:t>
            </w:r>
            <w:r w:rsidRPr="00FB3688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-0.1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94707C" w:rsidRDefault="006E74AB" w:rsidP="006E74AB">
            <w:pPr>
              <w:rPr>
                <w:sz w:val="20"/>
                <w:szCs w:val="20"/>
              </w:rPr>
            </w:pPr>
            <w:r w:rsidRPr="0094707C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5A1957" w:rsidRDefault="006E74AB" w:rsidP="006E74AB">
            <w:pPr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artnered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2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lastRenderedPageBreak/>
              <w:t>Social Class (I &amp; II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II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9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3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IV &amp; V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3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8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O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A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4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≥Degre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3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7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9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Other children (none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4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≥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9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2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£ 200-39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9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ind w:firstLine="176"/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£ &gt;40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0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5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Referent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Qui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2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68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HOM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</w:tr>
      <w:tr w:rsidR="006E74AB" w:rsidRPr="00FB3688" w:rsidTr="006E74AB">
        <w:tc>
          <w:tcPr>
            <w:tcW w:w="2235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aternal IQ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86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74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C2443F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C2443F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participants were children who had at least one measurement of IQ collected at either 8 or 15 years of age (n=7652).  IQ was measured using the Wechsler Intelligence Scale for Children at 8 years of age.  Incomplete IQ or missing covariable data was imputed by Multiple Imputation.  </w:t>
      </w:r>
    </w:p>
    <w:p w:rsidR="004846FB" w:rsidRPr="00D5352C" w:rsidRDefault="00BA3735" w:rsidP="002B1EE5">
      <w:pPr>
        <w:spacing w:line="480" w:lineRule="auto"/>
        <w:rPr>
          <w:lang w:val="en-US"/>
        </w:rPr>
      </w:pPr>
      <w:r w:rsidRPr="00D5352C">
        <w:rPr>
          <w:vertAlign w:val="superscript"/>
          <w:lang w:val="en-US"/>
        </w:rPr>
        <w:t xml:space="preserve">2 </w:t>
      </w:r>
      <w:r w:rsidRPr="00D5352C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 w:rsidRPr="00D5352C"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 w:rsidRPr="00D5352C">
        <w:rPr>
          <w:lang w:val="en-US"/>
        </w:rPr>
        <w:fldChar w:fldCharType="begin"/>
      </w:r>
      <w:r w:rsidRPr="00D5352C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D5352C">
        <w:rPr>
          <w:lang w:val="en-US"/>
        </w:rPr>
        <w:fldChar w:fldCharType="separate"/>
      </w:r>
      <w:r w:rsidRPr="00D5352C">
        <w:rPr>
          <w:noProof/>
          <w:lang w:val="en-US"/>
        </w:rPr>
        <w:t>[3]</w:t>
      </w:r>
      <w:r w:rsidR="00763CBE" w:rsidRPr="00D5352C">
        <w:rPr>
          <w:lang w:val="en-US"/>
        </w:rPr>
        <w:fldChar w:fldCharType="end"/>
      </w:r>
      <w:r w:rsidRPr="00D5352C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D5352C">
        <w:rPr>
          <w:lang w:val="en-US"/>
        </w:rPr>
        <w:fldChar w:fldCharType="begin"/>
      </w:r>
      <w:r w:rsidRPr="00D5352C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D5352C">
        <w:rPr>
          <w:lang w:val="en-US"/>
        </w:rPr>
        <w:fldChar w:fldCharType="separate"/>
      </w:r>
      <w:r w:rsidRPr="00D5352C">
        <w:rPr>
          <w:noProof/>
          <w:lang w:val="en-US"/>
        </w:rPr>
        <w:t>[4]</w:t>
      </w:r>
      <w:r w:rsidR="00763CBE" w:rsidRPr="00D5352C">
        <w:rPr>
          <w:lang w:val="en-US"/>
        </w:rPr>
        <w:fldChar w:fldCharType="end"/>
      </w:r>
      <w:r w:rsidRPr="00D5352C">
        <w:rPr>
          <w:lang w:val="en-US"/>
        </w:rPr>
        <w:t>) and maternal IQ (measured by WASI when the study child was 15 years of age).</w:t>
      </w:r>
    </w:p>
    <w:p w:rsidR="004846FB" w:rsidRPr="00D5352C" w:rsidRDefault="00BA3735" w:rsidP="00364021">
      <w:pPr>
        <w:spacing w:line="480" w:lineRule="auto"/>
        <w:rPr>
          <w:lang w:val="en-US"/>
        </w:rPr>
      </w:pPr>
      <w:r w:rsidRPr="00D5352C">
        <w:rPr>
          <w:vertAlign w:val="superscript"/>
          <w:lang w:val="en-US"/>
        </w:rPr>
        <w:t xml:space="preserve">3 </w:t>
      </w:r>
      <w:r w:rsidRPr="00D5352C">
        <w:rPr>
          <w:lang w:val="en-US"/>
        </w:rPr>
        <w:t xml:space="preserve">Beta coefficients are scaled to reflect the change in dietary patterns over 6 to 24 months of age. </w:t>
      </w:r>
      <w:r w:rsidRPr="00D5352C">
        <w:rPr>
          <w:lang w:val="en-US"/>
        </w:rPr>
        <w:br w:type="page"/>
      </w:r>
    </w:p>
    <w:p w:rsidR="004846FB" w:rsidRDefault="00BA3735" w:rsidP="00B07D67">
      <w:pPr>
        <w:spacing w:line="480" w:lineRule="auto"/>
        <w:rPr>
          <w:vertAlign w:val="superscript"/>
          <w:lang w:val="en-US"/>
        </w:rPr>
      </w:pPr>
      <w:r w:rsidRPr="00944FF9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3</w:t>
      </w:r>
      <w:r w:rsidRPr="00944FF9">
        <w:rPr>
          <w:b/>
          <w:lang w:val="en-US"/>
        </w:rPr>
        <w:t xml:space="preserve">: </w:t>
      </w:r>
      <w:r w:rsidRPr="00944FF9">
        <w:rPr>
          <w:lang w:val="en-US"/>
        </w:rPr>
        <w:t>Associations between dietary pattern trajectories measured from 6 to 24 months and verbal IQ</w:t>
      </w: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at 8 years of age (n=7652)</w:t>
      </w:r>
      <w:r w:rsidRPr="00944FF9">
        <w:rPr>
          <w:vertAlign w:val="superscript"/>
          <w:lang w:val="en-US"/>
        </w:rPr>
        <w:t>1</w:t>
      </w:r>
    </w:p>
    <w:tbl>
      <w:tblPr>
        <w:tblW w:w="14142" w:type="dxa"/>
        <w:tblLayout w:type="fixed"/>
        <w:tblLook w:val="00A0"/>
      </w:tblPr>
      <w:tblGrid>
        <w:gridCol w:w="2231"/>
        <w:gridCol w:w="708"/>
        <w:gridCol w:w="709"/>
        <w:gridCol w:w="77"/>
        <w:gridCol w:w="632"/>
        <w:gridCol w:w="850"/>
        <w:gridCol w:w="709"/>
        <w:gridCol w:w="709"/>
        <w:gridCol w:w="709"/>
        <w:gridCol w:w="851"/>
        <w:gridCol w:w="709"/>
        <w:gridCol w:w="709"/>
        <w:gridCol w:w="708"/>
        <w:gridCol w:w="852"/>
        <w:gridCol w:w="709"/>
        <w:gridCol w:w="709"/>
        <w:gridCol w:w="709"/>
        <w:gridCol w:w="852"/>
      </w:tblGrid>
      <w:tr w:rsidR="006E74AB" w:rsidRPr="00FB3688" w:rsidTr="006E74AB">
        <w:tc>
          <w:tcPr>
            <w:tcW w:w="223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2976" w:type="dxa"/>
            <w:gridSpan w:val="5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1</w:t>
            </w:r>
            <w:r w:rsidRPr="00FB3688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2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3</w:t>
            </w: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Model 4</w:t>
            </w:r>
          </w:p>
        </w:tc>
      </w:tr>
      <w:tr w:rsidR="006E74AB" w:rsidRPr="00FB3688" w:rsidTr="006E74AB">
        <w:tc>
          <w:tcPr>
            <w:tcW w:w="223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3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7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β</w:t>
            </w:r>
            <w:r w:rsidRPr="00FB3688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95% CI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  <w:r w:rsidRPr="00FB3688">
              <w:rPr>
                <w:sz w:val="20"/>
                <w:szCs w:val="20"/>
              </w:rPr>
              <w:t>p</w:t>
            </w:r>
          </w:p>
        </w:tc>
      </w:tr>
      <w:tr w:rsidR="006E74AB" w:rsidRPr="00FB3688" w:rsidTr="006E74AB">
        <w:tc>
          <w:tcPr>
            <w:tcW w:w="223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86" w:type="dxa"/>
            <w:gridSpan w:val="2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632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color w:val="000000"/>
                <w:sz w:val="20"/>
                <w:szCs w:val="20"/>
              </w:rPr>
            </w:pPr>
            <w:r w:rsidRPr="008C1D3D">
              <w:rPr>
                <w:sz w:val="18"/>
                <w:szCs w:val="20"/>
              </w:rPr>
              <w:t>Upper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2372BC" w:rsidRDefault="006E74AB" w:rsidP="006E74AB">
            <w:pPr>
              <w:rPr>
                <w:sz w:val="20"/>
                <w:szCs w:val="20"/>
              </w:rPr>
            </w:pP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Healthy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6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5.69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7.0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5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4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5.7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.8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3.5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1.9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33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Health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5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4.33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6.06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0.0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3.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.8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4.7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.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.7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3.6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9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1.8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46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7.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7.96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6.0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5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6.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4.6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3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4.4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2.3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1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2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0.4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06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Discretionar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3.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3.65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2.4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2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2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9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6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0.5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1.1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110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Traditional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2.8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1.56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4.22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0.8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3.5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.6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0.2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.9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0.4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2.1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196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Traditional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0.8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1.50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0.2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0.0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5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0.4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68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0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0.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666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65360D" w:rsidRPr="00A93278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17.8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-1.66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37.3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0.07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1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4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3.5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5.3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4.5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5.1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2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2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9.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4.1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444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65360D" w:rsidRPr="00A93278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22.7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3.32</w:t>
            </w: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color w:val="000000"/>
                <w:sz w:val="20"/>
                <w:szCs w:val="20"/>
              </w:rPr>
            </w:pPr>
            <w:r w:rsidRPr="00A93278">
              <w:rPr>
                <w:color w:val="000000"/>
                <w:sz w:val="20"/>
                <w:szCs w:val="20"/>
              </w:rPr>
              <w:t>42.15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0.02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3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25.0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9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5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18.6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2.4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-3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8.3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414</w:t>
            </w:r>
          </w:p>
        </w:tc>
      </w:tr>
      <w:tr w:rsidR="0065360D" w:rsidRPr="00A93278" w:rsidTr="006E74AB">
        <w:tc>
          <w:tcPr>
            <w:tcW w:w="2231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Femal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5360D" w:rsidRPr="00A93278" w:rsidRDefault="0065360D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1.7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color w:val="000000"/>
                <w:sz w:val="20"/>
                <w:szCs w:val="20"/>
              </w:rPr>
            </w:pPr>
            <w:r w:rsidRPr="00963D2D">
              <w:rPr>
                <w:color w:val="000000"/>
                <w:sz w:val="20"/>
                <w:szCs w:val="20"/>
              </w:rPr>
              <w:t>-0.3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5360D" w:rsidRPr="0065360D" w:rsidRDefault="0065360D" w:rsidP="006E74AB">
            <w:pPr>
              <w:rPr>
                <w:color w:val="000000"/>
                <w:sz w:val="20"/>
                <w:szCs w:val="20"/>
              </w:rPr>
            </w:pPr>
            <w:r w:rsidRPr="0065360D">
              <w:rPr>
                <w:color w:val="000000"/>
                <w:sz w:val="20"/>
                <w:szCs w:val="20"/>
              </w:rPr>
              <w:t>1.9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5360D" w:rsidRPr="00963D2D" w:rsidRDefault="0065360D" w:rsidP="006E74AB">
            <w:pPr>
              <w:rPr>
                <w:sz w:val="20"/>
                <w:szCs w:val="20"/>
              </w:rPr>
            </w:pPr>
            <w:r w:rsidRPr="00963D2D">
              <w:rPr>
                <w:sz w:val="20"/>
                <w:szCs w:val="20"/>
              </w:rPr>
              <w:t>0.001</w:t>
            </w:r>
          </w:p>
        </w:tc>
      </w:tr>
      <w:tr w:rsidR="006E74AB" w:rsidRPr="00A93278" w:rsidTr="006E74AB">
        <w:tc>
          <w:tcPr>
            <w:tcW w:w="2231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 xml:space="preserve">Gestational age at birth (wk) </w:t>
            </w:r>
            <w:r>
              <w:rPr>
                <w:sz w:val="20"/>
                <w:szCs w:val="20"/>
              </w:rPr>
              <w:t xml:space="preserve"> </w:t>
            </w:r>
            <w:r w:rsidRPr="00A93278">
              <w:rPr>
                <w:sz w:val="20"/>
                <w:szCs w:val="20"/>
              </w:rPr>
              <w:t>37-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6E74AB" w:rsidRPr="00A93278" w:rsidRDefault="006E74AB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left="317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6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6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left="317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33-3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2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left="317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gt;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5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9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8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3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17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Birth weight (kg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White Ethnic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5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58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FF70C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3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9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Maternal age (y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Par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2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3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Breastfed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lt;1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6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1 to &lt;3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7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56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3 to &lt;6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6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≥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4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5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No alcohol 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1-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59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&gt;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8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7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Maternal pre-</w:t>
            </w:r>
            <w:proofErr w:type="spellStart"/>
            <w:r w:rsidRPr="00A93278">
              <w:rPr>
                <w:sz w:val="20"/>
                <w:szCs w:val="20"/>
              </w:rPr>
              <w:t>preg</w:t>
            </w:r>
            <w:proofErr w:type="spellEnd"/>
            <w:r w:rsidRPr="00A93278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Partnered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2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lastRenderedPageBreak/>
              <w:t>Social Class (I &amp; II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II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6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IV &amp; V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6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O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A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7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≥Degre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7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0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Other children (none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3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≥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4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£ 200-39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0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76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£ &gt;40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1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42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Qui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29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ind w:firstLine="142"/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0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HOM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6</w:t>
            </w:r>
          </w:p>
        </w:tc>
      </w:tr>
      <w:tr w:rsidR="007F518E" w:rsidRPr="00A93278" w:rsidTr="006E74AB">
        <w:tc>
          <w:tcPr>
            <w:tcW w:w="223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Maternal IQ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gridSpan w:val="2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7F518E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7F518E" w:rsidRPr="00A93278" w:rsidRDefault="00ED1A99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participants were children who had IQ measured at either 8 or 15 years of age (n=7652).  IQ was measured using the Wechsler Intelligence Scale for Children at 8 years.  Incomplete IQ or missing covariable data was imputed by Multiple Imputation. 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gestational age at birth, birth weight, ethnicity, singleton/twin, maternal age and parity. Model 4: model 3 plus adjustment for the following </w:t>
      </w:r>
      <w:r w:rsidRPr="00944FF9">
        <w:rPr>
          <w:lang w:val="en-US"/>
        </w:rPr>
        <w:lastRenderedPageBreak/>
        <w:t>sociodemographic variables; social class (according to standard UK classifications of occupation at the time of birth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 xml:space="preserve">Beta coefficients are scaled to reflect the change in dietary patterns over 6 to 24 months of age. </w:t>
      </w:r>
      <w:r w:rsidRPr="00944FF9">
        <w:rPr>
          <w:lang w:val="en-US"/>
        </w:rPr>
        <w:br w:type="page"/>
      </w:r>
    </w:p>
    <w:p w:rsidR="004846FB" w:rsidRPr="00771214" w:rsidRDefault="00BA3735" w:rsidP="00B07D67">
      <w:pPr>
        <w:spacing w:line="480" w:lineRule="auto"/>
        <w:rPr>
          <w:vertAlign w:val="superscript"/>
          <w:lang w:val="en-US"/>
        </w:rPr>
      </w:pPr>
      <w:r w:rsidRPr="00771214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4</w:t>
      </w:r>
      <w:r w:rsidRPr="00771214">
        <w:rPr>
          <w:b/>
          <w:lang w:val="en-US"/>
        </w:rPr>
        <w:t xml:space="preserve">: </w:t>
      </w:r>
      <w:r w:rsidRPr="00771214">
        <w:rPr>
          <w:lang w:val="en-US"/>
        </w:rPr>
        <w:t>Associations between dietary pattern trajectories measured from 6 to 24 months and performance IQ</w:t>
      </w:r>
      <w:r w:rsidRPr="00771214">
        <w:rPr>
          <w:vertAlign w:val="superscript"/>
          <w:lang w:val="en-US"/>
        </w:rPr>
        <w:t>1</w:t>
      </w:r>
      <w:r w:rsidRPr="00771214">
        <w:rPr>
          <w:lang w:val="en-US"/>
        </w:rPr>
        <w:t xml:space="preserve"> at 8 years of age (n=7652)</w:t>
      </w:r>
      <w:r w:rsidRPr="00771214">
        <w:rPr>
          <w:vertAlign w:val="superscript"/>
          <w:lang w:val="en-US"/>
        </w:rPr>
        <w:t>1</w:t>
      </w:r>
    </w:p>
    <w:tbl>
      <w:tblPr>
        <w:tblW w:w="14142" w:type="dxa"/>
        <w:tblLayout w:type="fixed"/>
        <w:tblLook w:val="00A0"/>
      </w:tblPr>
      <w:tblGrid>
        <w:gridCol w:w="2231"/>
        <w:gridCol w:w="708"/>
        <w:gridCol w:w="709"/>
        <w:gridCol w:w="709"/>
        <w:gridCol w:w="850"/>
        <w:gridCol w:w="709"/>
        <w:gridCol w:w="709"/>
        <w:gridCol w:w="709"/>
        <w:gridCol w:w="851"/>
        <w:gridCol w:w="709"/>
        <w:gridCol w:w="709"/>
        <w:gridCol w:w="708"/>
        <w:gridCol w:w="852"/>
        <w:gridCol w:w="709"/>
        <w:gridCol w:w="851"/>
        <w:gridCol w:w="709"/>
        <w:gridCol w:w="710"/>
      </w:tblGrid>
      <w:tr w:rsidR="006E74AB" w:rsidRPr="003D27E1" w:rsidTr="003D27E1">
        <w:tc>
          <w:tcPr>
            <w:tcW w:w="2231" w:type="dxa"/>
            <w:shd w:val="clear" w:color="auto" w:fill="auto"/>
            <w:vAlign w:val="center"/>
          </w:tcPr>
          <w:p w:rsidR="006E74AB" w:rsidRPr="00FB3688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2976" w:type="dxa"/>
            <w:gridSpan w:val="4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979" w:type="dxa"/>
            <w:gridSpan w:val="4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6E74AB" w:rsidRPr="003D27E1" w:rsidTr="003D27E1">
        <w:tc>
          <w:tcPr>
            <w:tcW w:w="2231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8" w:type="dxa"/>
            <w:gridSpan w:val="2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7" w:type="dxa"/>
            <w:gridSpan w:val="2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6E74AB" w:rsidRPr="003D27E1" w:rsidTr="003D27E1">
        <w:tc>
          <w:tcPr>
            <w:tcW w:w="2231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6E74AB" w:rsidRPr="003D27E1" w:rsidRDefault="006E74AB" w:rsidP="006E74AB">
            <w:pPr>
              <w:rPr>
                <w:sz w:val="20"/>
                <w:szCs w:val="20"/>
              </w:rPr>
            </w:pP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Healthy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2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5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88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5.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0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5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6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4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0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8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939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Health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9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4.1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4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4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5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51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3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4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89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3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4.2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0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8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0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959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Discretionary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8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6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1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7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6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05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1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7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802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Traditional 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9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9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3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9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121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Traditional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02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4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8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4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7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4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5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7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495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045A2" w:rsidRPr="00C05846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0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.9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2.64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9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5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9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4.0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19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.5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5.5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0.5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53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4.4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12.2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262</w:t>
            </w:r>
          </w:p>
        </w:tc>
      </w:tr>
      <w:tr w:rsidR="00D045A2" w:rsidRPr="00C05846" w:rsidTr="003D27E1">
        <w:tc>
          <w:tcPr>
            <w:tcW w:w="2231" w:type="dxa"/>
            <w:shd w:val="clear" w:color="auto" w:fill="auto"/>
            <w:vAlign w:val="center"/>
          </w:tcPr>
          <w:p w:rsidR="00D045A2" w:rsidRPr="00C05846" w:rsidRDefault="00B91461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045A2" w:rsidRPr="00C05846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2.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22.92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2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5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12.4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6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9.3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2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2.5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-8.5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color w:val="000000"/>
                <w:sz w:val="20"/>
                <w:szCs w:val="20"/>
              </w:rPr>
            </w:pPr>
            <w:r w:rsidRPr="00C05846">
              <w:rPr>
                <w:color w:val="000000"/>
                <w:sz w:val="20"/>
                <w:szCs w:val="20"/>
              </w:rPr>
              <w:t>3.5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045A2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404</w:t>
            </w:r>
          </w:p>
        </w:tc>
      </w:tr>
      <w:tr w:rsidR="000354E7" w:rsidRPr="00C05846" w:rsidTr="003D27E1">
        <w:tc>
          <w:tcPr>
            <w:tcW w:w="2231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Femal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1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5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2.1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C05846" w:rsidRDefault="000354E7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1.2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1.9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C05846" w:rsidRDefault="00D045A2" w:rsidP="006E74AB">
            <w:pPr>
              <w:rPr>
                <w:sz w:val="20"/>
                <w:szCs w:val="20"/>
              </w:rPr>
            </w:pPr>
            <w:r w:rsidRPr="00C05846">
              <w:rPr>
                <w:sz w:val="20"/>
                <w:szCs w:val="20"/>
              </w:rPr>
              <w:t>0.0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3D27E1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Gestational age at birth (wk)</w:t>
            </w:r>
            <w:r w:rsidR="003D27E1">
              <w:rPr>
                <w:sz w:val="20"/>
                <w:szCs w:val="20"/>
              </w:rPr>
              <w:t xml:space="preserve">; </w:t>
            </w:r>
            <w:r w:rsidRPr="00084B07">
              <w:rPr>
                <w:sz w:val="20"/>
                <w:szCs w:val="20"/>
              </w:rPr>
              <w:t>37-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left="317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&lt;3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2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2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2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left="317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33-3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12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left="317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&gt;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8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8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Birth weight (kg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5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White Ethnic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20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5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FF70CE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5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7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2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2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Maternal age (y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Parit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12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Breastfed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&lt;1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4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1 to &lt;3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3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3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3 to &lt;6mo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2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8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≥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26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No alcohol 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1-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1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5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0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pStyle w:val="ListParagraph"/>
              <w:ind w:left="390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&gt;7 drinks/wk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42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Maternal pre-</w:t>
            </w:r>
            <w:proofErr w:type="spellStart"/>
            <w:r w:rsidRPr="00084B07">
              <w:rPr>
                <w:sz w:val="20"/>
                <w:szCs w:val="20"/>
              </w:rPr>
              <w:t>preg</w:t>
            </w:r>
            <w:proofErr w:type="spellEnd"/>
            <w:r w:rsidRPr="00084B07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9</w:t>
            </w: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Partnered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lastRenderedPageBreak/>
              <w:t>II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5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0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IV &amp; V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8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O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5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A level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≥Degre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6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Other children (none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≥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£ 200-39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5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ind w:firstLine="176"/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£ &gt;40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78" w:type="dxa"/>
            <w:gridSpan w:val="4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Referent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Quit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7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29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In pregnancy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52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HOME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7</w:t>
            </w:r>
          </w:p>
        </w:tc>
      </w:tr>
      <w:tr w:rsidR="000354E7" w:rsidRPr="00084B07" w:rsidTr="003D27E1">
        <w:tc>
          <w:tcPr>
            <w:tcW w:w="223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  <w:r w:rsidRPr="00084B07">
              <w:rPr>
                <w:sz w:val="20"/>
                <w:szCs w:val="20"/>
              </w:rPr>
              <w:t>Maternal IQ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2" w:type="dxa"/>
            <w:shd w:val="clear" w:color="auto" w:fill="auto"/>
            <w:vAlign w:val="center"/>
          </w:tcPr>
          <w:p w:rsidR="000354E7" w:rsidRPr="00084B07" w:rsidRDefault="000354E7" w:rsidP="006E74AB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0354E7" w:rsidRPr="00084B07" w:rsidRDefault="00D045A2" w:rsidP="006E74AB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participants were children who had at least one measurement of IQ collected at either 8 or 15 years of age (n=7652).  IQ was measured using the Wechsler Intelligence Scale for Children.  Incomplete IQ or missing covariable data was imputed by Multiple Imputation. 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gestational age at birth, birth weight, ethnicity, singleton/twin, maternal age and parity. Model 4: model 3 plus adjustment for the following </w:t>
      </w:r>
      <w:r w:rsidRPr="00944FF9">
        <w:rPr>
          <w:lang w:val="en-US"/>
        </w:rPr>
        <w:lastRenderedPageBreak/>
        <w:t>sociodemographic variables; social class (according to standard UK classifications of occupation at the time of birth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E43AFA" w:rsidRDefault="00BA3735" w:rsidP="00364021">
      <w:pPr>
        <w:spacing w:line="480" w:lineRule="auto"/>
        <w:rPr>
          <w:highlight w:val="yellow"/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 xml:space="preserve">Beta coefficients are scaled to reflect the change in dietary patterns over 6 to 24 months of age. </w:t>
      </w:r>
      <w:r w:rsidRPr="00BA3735">
        <w:rPr>
          <w:highlight w:val="yellow"/>
          <w:lang w:val="en-US"/>
        </w:rPr>
        <w:br w:type="page"/>
      </w:r>
    </w:p>
    <w:p w:rsidR="004846FB" w:rsidRDefault="00BA3735" w:rsidP="00B07D67">
      <w:pPr>
        <w:spacing w:line="480" w:lineRule="auto"/>
        <w:rPr>
          <w:vertAlign w:val="superscript"/>
          <w:lang w:val="en-US"/>
        </w:rPr>
      </w:pPr>
      <w:r w:rsidRPr="00944FF9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5</w:t>
      </w:r>
      <w:r w:rsidRPr="00944FF9">
        <w:rPr>
          <w:b/>
          <w:lang w:val="en-US"/>
        </w:rPr>
        <w:t xml:space="preserve">: </w:t>
      </w:r>
      <w:r w:rsidRPr="00944FF9">
        <w:rPr>
          <w:lang w:val="en-US"/>
        </w:rPr>
        <w:t>Associations between dietary pattern trajectories measured from 6 to 24 months and full scale IQ</w:t>
      </w: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at 15 years of age (n=7652)</w:t>
      </w:r>
      <w:r w:rsidRPr="00944FF9">
        <w:rPr>
          <w:vertAlign w:val="superscript"/>
          <w:lang w:val="en-US"/>
        </w:rPr>
        <w:t>1</w:t>
      </w:r>
    </w:p>
    <w:tbl>
      <w:tblPr>
        <w:tblW w:w="13575" w:type="dxa"/>
        <w:tblLayout w:type="fixed"/>
        <w:tblLook w:val="00A0"/>
      </w:tblPr>
      <w:tblGrid>
        <w:gridCol w:w="2221"/>
        <w:gridCol w:w="701"/>
        <w:gridCol w:w="702"/>
        <w:gridCol w:w="709"/>
        <w:gridCol w:w="713"/>
        <w:gridCol w:w="712"/>
        <w:gridCol w:w="709"/>
        <w:gridCol w:w="713"/>
        <w:gridCol w:w="709"/>
        <w:gridCol w:w="712"/>
        <w:gridCol w:w="709"/>
        <w:gridCol w:w="713"/>
        <w:gridCol w:w="709"/>
        <w:gridCol w:w="708"/>
        <w:gridCol w:w="713"/>
        <w:gridCol w:w="713"/>
        <w:gridCol w:w="709"/>
      </w:tblGrid>
      <w:tr w:rsidR="003D27E1" w:rsidRPr="003D27E1" w:rsidTr="003D27E1">
        <w:tc>
          <w:tcPr>
            <w:tcW w:w="2221" w:type="dxa"/>
            <w:shd w:val="clear" w:color="auto" w:fill="auto"/>
            <w:vAlign w:val="center"/>
          </w:tcPr>
          <w:p w:rsidR="003D27E1" w:rsidRPr="00FB3688" w:rsidRDefault="003D27E1" w:rsidP="00B474C4">
            <w:pPr>
              <w:rPr>
                <w:sz w:val="20"/>
                <w:szCs w:val="20"/>
              </w:rPr>
            </w:pPr>
          </w:p>
        </w:tc>
        <w:tc>
          <w:tcPr>
            <w:tcW w:w="2825" w:type="dxa"/>
            <w:gridSpan w:val="4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3D27E1" w:rsidRPr="003D27E1" w:rsidTr="00D75172">
        <w:tc>
          <w:tcPr>
            <w:tcW w:w="2221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</w:p>
        </w:tc>
        <w:tc>
          <w:tcPr>
            <w:tcW w:w="701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1" w:type="dxa"/>
            <w:gridSpan w:val="2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D75172" w:rsidRDefault="003D27E1" w:rsidP="00B474C4">
            <w:pPr>
              <w:rPr>
                <w:sz w:val="20"/>
                <w:szCs w:val="20"/>
              </w:rPr>
            </w:pPr>
            <w:r w:rsidRPr="00D75172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22" w:type="dxa"/>
            <w:gridSpan w:val="2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22" w:type="dxa"/>
            <w:gridSpan w:val="2"/>
            <w:shd w:val="clear" w:color="auto" w:fill="auto"/>
            <w:vAlign w:val="center"/>
          </w:tcPr>
          <w:p w:rsidR="003D27E1" w:rsidRPr="003D27E1" w:rsidRDefault="003D27E1" w:rsidP="0055674D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55674D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26" w:type="dxa"/>
            <w:gridSpan w:val="2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3D27E1" w:rsidRPr="003D27E1" w:rsidTr="00D75172">
        <w:tc>
          <w:tcPr>
            <w:tcW w:w="2221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</w:p>
        </w:tc>
        <w:tc>
          <w:tcPr>
            <w:tcW w:w="701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D75172" w:rsidRDefault="003D27E1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55674D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3D27E1" w:rsidRDefault="003D27E1" w:rsidP="0055674D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55674D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D27E1" w:rsidRPr="003D27E1" w:rsidRDefault="003D27E1" w:rsidP="00B474C4">
            <w:pPr>
              <w:rPr>
                <w:sz w:val="20"/>
                <w:szCs w:val="20"/>
              </w:rPr>
            </w:pP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Healthy Intercept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4.44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3.9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4.9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3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2.9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4.0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jc w:val="both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2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3D27E1" w:rsidRDefault="00D75172" w:rsidP="0055674D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1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3D27E1" w:rsidRDefault="00D75172" w:rsidP="0055674D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2.7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3D27E1" w:rsidRDefault="00D75172" w:rsidP="0055674D">
            <w:pPr>
              <w:ind w:right="-108"/>
            </w:pPr>
            <w:r w:rsidRPr="003D27E1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3D27E1" w:rsidRDefault="00D75172" w:rsidP="003D27E1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0.049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Healthy slop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3.08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2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3.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2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6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3.1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jc w:val="both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7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9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2.4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Default="00D75172" w:rsidP="0055674D">
            <w:pPr>
              <w:ind w:right="-108"/>
            </w:pPr>
            <w:r w:rsidRPr="00282020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208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4.00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4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3.2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3.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4.0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2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jc w:val="both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2.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8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Default="00D75172" w:rsidP="0055674D">
            <w:pPr>
              <w:ind w:right="-108"/>
            </w:pPr>
            <w:r w:rsidRPr="00282020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1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503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Discretionary slop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2.57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3.1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2.0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2.4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jc w:val="both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9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Default="00D75172" w:rsidP="0055674D">
            <w:pPr>
              <w:ind w:right="-108"/>
            </w:pPr>
            <w:r w:rsidRPr="00282020"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1.3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017</w:t>
            </w:r>
          </w:p>
        </w:tc>
      </w:tr>
      <w:tr w:rsidR="003D27E1" w:rsidRPr="00EA7442" w:rsidTr="00D75172">
        <w:tc>
          <w:tcPr>
            <w:tcW w:w="2221" w:type="dxa"/>
            <w:shd w:val="clear" w:color="auto" w:fill="auto"/>
            <w:vAlign w:val="center"/>
          </w:tcPr>
          <w:p w:rsidR="00EA7442" w:rsidRPr="00EA7442" w:rsidRDefault="00EA744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Traditional  Intercept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EA7442" w:rsidRPr="00EA7442" w:rsidRDefault="00EA744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1.30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EA7442" w:rsidRPr="00EA7442" w:rsidRDefault="00EA744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0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A7442" w:rsidRDefault="00EA744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2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EA7442" w:rsidRPr="00D75172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1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1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B51D5" w:rsidRDefault="00D75172" w:rsidP="0055674D">
            <w:pPr>
              <w:jc w:val="both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B51D5" w:rsidRDefault="00EA744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4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EA7442" w:rsidRPr="00EB51D5" w:rsidRDefault="00EA744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B51D5" w:rsidRDefault="0090100D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25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0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9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EA7442" w:rsidRPr="00EB51D5" w:rsidRDefault="00EA744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0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EA7442" w:rsidRPr="00EB51D5" w:rsidRDefault="00EB51D5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860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Traditional slop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0.98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1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0.5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ind w:right="-132"/>
              <w:rPr>
                <w:color w:val="000000"/>
                <w:sz w:val="20"/>
                <w:szCs w:val="20"/>
              </w:rPr>
            </w:pPr>
            <w:r w:rsidRPr="00D75172">
              <w:rPr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4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8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0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jc w:val="both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7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031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B91461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75172" w:rsidRPr="00EA7442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12.48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25.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9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1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8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jc w:val="both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5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2.1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3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15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1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5.8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5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962</w:t>
            </w:r>
          </w:p>
        </w:tc>
      </w:tr>
      <w:tr w:rsidR="00D75172" w:rsidRPr="00EA7442" w:rsidTr="00D75172">
        <w:tc>
          <w:tcPr>
            <w:tcW w:w="2221" w:type="dxa"/>
            <w:shd w:val="clear" w:color="auto" w:fill="auto"/>
            <w:vAlign w:val="center"/>
          </w:tcPr>
          <w:p w:rsidR="00D75172" w:rsidRPr="00EA7442" w:rsidRDefault="00B91461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75172" w:rsidRPr="00EA7442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14.14</w:t>
            </w: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1.7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color w:val="000000"/>
                <w:sz w:val="20"/>
                <w:szCs w:val="20"/>
              </w:rPr>
            </w:pPr>
            <w:r w:rsidRPr="00EA7442">
              <w:rPr>
                <w:color w:val="000000"/>
                <w:sz w:val="20"/>
                <w:szCs w:val="20"/>
              </w:rPr>
              <w:t>26.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D75172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8.5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0.3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6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jc w:val="both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5.9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0.8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2.6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1.1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-3.1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  <w:r w:rsidRPr="00EB51D5">
              <w:rPr>
                <w:color w:val="000000"/>
                <w:sz w:val="20"/>
                <w:szCs w:val="20"/>
              </w:rPr>
              <w:t>5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 w:rsidRPr="00EB51D5">
              <w:rPr>
                <w:sz w:val="20"/>
                <w:szCs w:val="20"/>
              </w:rPr>
              <w:t>0.597</w:t>
            </w:r>
          </w:p>
        </w:tc>
      </w:tr>
      <w:tr w:rsidR="00D75172" w:rsidRPr="00EA7442" w:rsidTr="003D27E1">
        <w:tc>
          <w:tcPr>
            <w:tcW w:w="222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  <w:r w:rsidRPr="00EA7442">
              <w:rPr>
                <w:sz w:val="20"/>
                <w:szCs w:val="20"/>
              </w:rPr>
              <w:t>Femal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A7442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1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Gestational age at birth (wk)</w:t>
            </w:r>
            <w:r>
              <w:rPr>
                <w:sz w:val="20"/>
                <w:szCs w:val="20"/>
              </w:rPr>
              <w:t xml:space="preserve">;  </w:t>
            </w:r>
            <w:r w:rsidRPr="00D5352C">
              <w:rPr>
                <w:sz w:val="20"/>
                <w:szCs w:val="20"/>
              </w:rPr>
              <w:t>37-42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4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6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33-36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&gt;42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0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6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23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Birth weight (kg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7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White Ethnicity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3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0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71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2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8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age (y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Parity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0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Breastfed (never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&lt;1mo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4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1 to &lt;3mo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3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3 to &lt;6mo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9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6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9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0C01C7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a</w:t>
            </w:r>
            <w:r w:rsidRPr="000C01C7">
              <w:rPr>
                <w:sz w:val="20"/>
                <w:szCs w:val="20"/>
              </w:rPr>
              <w:t>lcohol in pregnancy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-7 drinks/wk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7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9</w:t>
            </w:r>
          </w:p>
        </w:tc>
      </w:tr>
      <w:tr w:rsidR="00D75172" w:rsidRPr="00E43AFA" w:rsidTr="003D27E1">
        <w:tc>
          <w:tcPr>
            <w:tcW w:w="2221" w:type="dxa"/>
            <w:shd w:val="clear" w:color="auto" w:fill="auto"/>
            <w:vAlign w:val="center"/>
          </w:tcPr>
          <w:p w:rsidR="00D75172" w:rsidRPr="00D5352C" w:rsidRDefault="00D75172" w:rsidP="003D27E1">
            <w:pPr>
              <w:pStyle w:val="ListParagraph"/>
              <w:ind w:left="39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7 drinks/wk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D5352C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5172" w:rsidRPr="00EB51D5" w:rsidRDefault="00D75172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55674D">
              <w:rPr>
                <w:sz w:val="20"/>
                <w:szCs w:val="20"/>
              </w:rPr>
              <w:t>3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5172" w:rsidRPr="00EB51D5" w:rsidRDefault="00D75172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60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0C01C7" w:rsidRDefault="0055674D" w:rsidP="003D27E1">
            <w:pPr>
              <w:rPr>
                <w:sz w:val="20"/>
                <w:szCs w:val="20"/>
              </w:rPr>
            </w:pPr>
            <w:r w:rsidRPr="000C01C7">
              <w:rPr>
                <w:sz w:val="20"/>
                <w:szCs w:val="20"/>
              </w:rPr>
              <w:t xml:space="preserve">Maternal </w:t>
            </w:r>
            <w:r>
              <w:rPr>
                <w:sz w:val="20"/>
                <w:szCs w:val="20"/>
              </w:rPr>
              <w:t>pre-</w:t>
            </w:r>
            <w:proofErr w:type="spellStart"/>
            <w:r>
              <w:rPr>
                <w:sz w:val="20"/>
                <w:szCs w:val="20"/>
              </w:rPr>
              <w:t>preg</w:t>
            </w:r>
            <w:proofErr w:type="spellEnd"/>
            <w:r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B872F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5567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55674D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55674D">
            <w:pPr>
              <w:ind w:right="-11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55674D" w:rsidRDefault="0055674D" w:rsidP="003D27E1">
            <w:pPr>
              <w:rPr>
                <w:sz w:val="20"/>
                <w:szCs w:val="20"/>
              </w:rPr>
            </w:pPr>
            <w:r w:rsidRPr="0055674D">
              <w:rPr>
                <w:sz w:val="20"/>
                <w:szCs w:val="20"/>
              </w:rPr>
              <w:t>-0.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Partnered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37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lastRenderedPageBreak/>
              <w:t>III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3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IV &amp; V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0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O level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8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A level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2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Degre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6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Other children (none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1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8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2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3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£ 200-399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12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£ &gt;400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2843" w:type="dxa"/>
            <w:gridSpan w:val="4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ferent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42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Quit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51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ind w:firstLine="142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In pregnancy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8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HOME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3</w:t>
            </w:r>
          </w:p>
        </w:tc>
      </w:tr>
      <w:tr w:rsidR="0055674D" w:rsidRPr="00E43AFA" w:rsidTr="003D27E1">
        <w:tc>
          <w:tcPr>
            <w:tcW w:w="222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IQ</w:t>
            </w:r>
          </w:p>
        </w:tc>
        <w:tc>
          <w:tcPr>
            <w:tcW w:w="701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2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D5352C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55674D" w:rsidRPr="00EB51D5" w:rsidRDefault="0055674D" w:rsidP="003D27E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55674D" w:rsidRPr="00EB51D5" w:rsidRDefault="0055674D" w:rsidP="003D27E1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participants were children who had at least one measurement of IQ collected at either 8 or 15 years of age (n=7652).  IQ was measured using the Wechsler Abbreviated Scale of Intelligence at 15 years of age.  Incomplete IQ or missing covariable data was imputed by Multiple Imputation. 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15 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 w:rsidRPr="00944FF9"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>Beta coefficients are scaled to reflect the change in dietary patterns over 6 to 24 months of age.</w:t>
      </w:r>
      <w:r w:rsidRPr="00944FF9">
        <w:rPr>
          <w:lang w:val="en-US"/>
        </w:rPr>
        <w:br w:type="page"/>
      </w:r>
    </w:p>
    <w:p w:rsidR="004846FB" w:rsidRDefault="00BA3735" w:rsidP="00B07D67">
      <w:pPr>
        <w:spacing w:line="480" w:lineRule="auto"/>
        <w:rPr>
          <w:vertAlign w:val="superscript"/>
          <w:lang w:val="en-US"/>
        </w:rPr>
      </w:pPr>
      <w:r w:rsidRPr="00D5352C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6</w:t>
      </w:r>
      <w:r w:rsidRPr="00D5352C">
        <w:rPr>
          <w:b/>
          <w:lang w:val="en-US"/>
        </w:rPr>
        <w:t xml:space="preserve">: </w:t>
      </w:r>
      <w:r w:rsidRPr="00D5352C">
        <w:rPr>
          <w:lang w:val="en-US"/>
        </w:rPr>
        <w:t>Complete case analysis of the associations between dietary pattern trajectories measured from 6 to 24 months and Full Scale IQ</w:t>
      </w:r>
      <w:r w:rsidRPr="00D5352C">
        <w:rPr>
          <w:vertAlign w:val="superscript"/>
          <w:lang w:val="en-US"/>
        </w:rPr>
        <w:t>1</w:t>
      </w:r>
      <w:r w:rsidRPr="00D5352C">
        <w:rPr>
          <w:lang w:val="en-US"/>
        </w:rPr>
        <w:t xml:space="preserve"> at 8 years of age (n=</w:t>
      </w:r>
      <w:r w:rsidR="0094707C">
        <w:rPr>
          <w:lang w:val="en-US"/>
        </w:rPr>
        <w:t>950</w:t>
      </w:r>
      <w:r w:rsidRPr="00D5352C">
        <w:rPr>
          <w:lang w:val="en-US"/>
        </w:rPr>
        <w:t>)</w:t>
      </w:r>
      <w:r w:rsidRPr="00D5352C">
        <w:rPr>
          <w:vertAlign w:val="superscript"/>
          <w:lang w:val="en-US"/>
        </w:rPr>
        <w:t>1</w:t>
      </w:r>
    </w:p>
    <w:tbl>
      <w:tblPr>
        <w:tblW w:w="14283" w:type="dxa"/>
        <w:tblLayout w:type="fixed"/>
        <w:tblLook w:val="00A0"/>
      </w:tblPr>
      <w:tblGrid>
        <w:gridCol w:w="2213"/>
        <w:gridCol w:w="697"/>
        <w:gridCol w:w="845"/>
        <w:gridCol w:w="706"/>
        <w:gridCol w:w="854"/>
        <w:gridCol w:w="713"/>
        <w:gridCol w:w="854"/>
        <w:gridCol w:w="709"/>
        <w:gridCol w:w="855"/>
        <w:gridCol w:w="712"/>
        <w:gridCol w:w="854"/>
        <w:gridCol w:w="714"/>
        <w:gridCol w:w="708"/>
        <w:gridCol w:w="713"/>
        <w:gridCol w:w="710"/>
        <w:gridCol w:w="713"/>
        <w:gridCol w:w="713"/>
      </w:tblGrid>
      <w:tr w:rsidR="00B474C4" w:rsidRPr="003D27E1" w:rsidTr="00B474C4">
        <w:tc>
          <w:tcPr>
            <w:tcW w:w="2213" w:type="dxa"/>
            <w:shd w:val="clear" w:color="auto" w:fill="auto"/>
            <w:vAlign w:val="center"/>
          </w:tcPr>
          <w:p w:rsidR="00B474C4" w:rsidRPr="00FB3688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3102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131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B474C4" w:rsidRPr="003D27E1" w:rsidTr="00B474C4">
        <w:tc>
          <w:tcPr>
            <w:tcW w:w="22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7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51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3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8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23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B474C4" w:rsidRPr="003D27E1" w:rsidTr="00B474C4">
        <w:tc>
          <w:tcPr>
            <w:tcW w:w="22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7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Healthy Intercept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.25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.57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6.9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4.1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.8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5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5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4.6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85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1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411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Healthy slop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21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.1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0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9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.9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4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2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7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.2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20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5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2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680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8.34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2.80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3.8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7.2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1.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2.7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0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4.7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9.2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9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51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5.9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9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508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Discretionary slop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2.79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4.98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6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1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7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3.9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5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12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0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52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10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2.0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928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Traditional  Intercept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.02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01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6.0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4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8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.8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6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.3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69.3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.3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12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40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5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4.3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348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Traditional slop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38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2.99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4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85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1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4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86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18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7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.4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820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9D25F0" w:rsidRPr="004E42C8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.41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1.75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8.9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7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9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0.9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88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0.9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18.6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9.3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8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6.23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18"/>
                <w:szCs w:val="20"/>
              </w:rPr>
            </w:pPr>
            <w:r w:rsidRPr="004E42C8">
              <w:rPr>
                <w:color w:val="000000"/>
                <w:sz w:val="18"/>
                <w:szCs w:val="20"/>
              </w:rPr>
              <w:t>-16.3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.8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224</w:t>
            </w:r>
          </w:p>
        </w:tc>
      </w:tr>
      <w:tr w:rsidR="00B474C4" w:rsidRPr="004E42C8" w:rsidTr="00B474C4">
        <w:tc>
          <w:tcPr>
            <w:tcW w:w="2213" w:type="dxa"/>
            <w:shd w:val="clear" w:color="auto" w:fill="auto"/>
            <w:vAlign w:val="center"/>
          </w:tcPr>
          <w:p w:rsidR="009D25F0" w:rsidRPr="004E42C8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9D25F0" w:rsidRPr="004E42C8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6.82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52.8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04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7.1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8.7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42.9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19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10.3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15.8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36.6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4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-3.8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18"/>
                <w:szCs w:val="20"/>
              </w:rPr>
            </w:pPr>
            <w:r w:rsidRPr="004E42C8">
              <w:rPr>
                <w:color w:val="000000"/>
                <w:sz w:val="18"/>
                <w:szCs w:val="20"/>
              </w:rPr>
              <w:t>-29.5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color w:val="000000"/>
                <w:sz w:val="20"/>
                <w:szCs w:val="20"/>
              </w:rPr>
            </w:pPr>
            <w:r w:rsidRPr="004E42C8">
              <w:rPr>
                <w:color w:val="000000"/>
                <w:sz w:val="20"/>
                <w:szCs w:val="20"/>
              </w:rPr>
              <w:t>21.7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4E42C8" w:rsidRDefault="009D25F0" w:rsidP="00B474C4">
            <w:pPr>
              <w:rPr>
                <w:sz w:val="20"/>
                <w:szCs w:val="20"/>
              </w:rPr>
            </w:pPr>
            <w:r w:rsidRPr="004E42C8">
              <w:rPr>
                <w:sz w:val="20"/>
                <w:szCs w:val="20"/>
              </w:rPr>
              <w:t>0.766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Femal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3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6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5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9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Gestational age at birth (wk)</w:t>
            </w:r>
            <w:r w:rsidR="00B474C4">
              <w:rPr>
                <w:sz w:val="20"/>
                <w:szCs w:val="20"/>
              </w:rPr>
              <w:t xml:space="preserve">;  </w:t>
            </w:r>
            <w:r w:rsidRPr="00193C60">
              <w:rPr>
                <w:sz w:val="20"/>
                <w:szCs w:val="20"/>
              </w:rPr>
              <w:t>37-42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left="317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0.7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6.3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9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7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1.33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6.4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8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43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left="317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33-36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6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4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6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3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1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3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.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09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left="317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&gt;42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1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7.3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5.7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0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.97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4.9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6.8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7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Birth weight (kg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3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5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5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5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7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52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White Ethnicity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9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5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.4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5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37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9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.6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70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FF70CE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2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0.7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2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9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62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0.8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5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24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Maternal age (y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ind w:right="-108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8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Parity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9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3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6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ind w:right="-108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3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7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9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1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Breastfed (never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&lt;1mo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9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5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6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73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9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694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1 to &lt;3mo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0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4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0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58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4.2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5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3 to &lt;6mo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5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.3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78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5.4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4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≥6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2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4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9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8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5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3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5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No alcohol in pregnancy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1-7 drinks/wk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2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0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22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3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4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&gt;7 drinks/wk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8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5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.3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76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1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30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Maternal pre-</w:t>
            </w:r>
            <w:proofErr w:type="spellStart"/>
            <w:r w:rsidRPr="00193C60">
              <w:rPr>
                <w:sz w:val="20"/>
                <w:szCs w:val="20"/>
              </w:rPr>
              <w:t>preg</w:t>
            </w:r>
            <w:proofErr w:type="spellEnd"/>
            <w:r w:rsidRPr="00193C60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2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.5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9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25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lastRenderedPageBreak/>
              <w:t>Partnered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8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8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03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III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67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9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6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68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IV &amp; V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8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8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70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O level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47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6.7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8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A level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4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1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7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60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≥Degre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8.5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2.8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ind w:right="-108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0.00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Other children (none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1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62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5.6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3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2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≥2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46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9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1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£ 200-399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1.65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5.6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2.3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2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76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£ &gt;400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46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9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4.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15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2849" w:type="dxa"/>
            <w:gridSpan w:val="4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 w:rsidRPr="00C1778B">
              <w:rPr>
                <w:sz w:val="18"/>
                <w:szCs w:val="18"/>
              </w:rPr>
              <w:t>Referent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42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Quit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6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2.9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1.5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549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ind w:firstLine="142"/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In pregnancy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11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3.7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.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951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HOME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41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-0.0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8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83</w:t>
            </w:r>
          </w:p>
        </w:tc>
      </w:tr>
      <w:tr w:rsidR="00B474C4" w:rsidRPr="00193C60" w:rsidTr="00B474C4">
        <w:tc>
          <w:tcPr>
            <w:tcW w:w="22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  <w:r w:rsidRPr="00193C60">
              <w:rPr>
                <w:sz w:val="20"/>
                <w:szCs w:val="20"/>
              </w:rPr>
              <w:t>Maternal IQ</w:t>
            </w:r>
          </w:p>
        </w:tc>
        <w:tc>
          <w:tcPr>
            <w:tcW w:w="697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06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D25F0" w:rsidRPr="00193C60" w:rsidRDefault="009D25F0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9</w:t>
            </w:r>
          </w:p>
        </w:tc>
        <w:tc>
          <w:tcPr>
            <w:tcW w:w="710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1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D25F0" w:rsidRPr="00C1778B" w:rsidRDefault="009D25F0" w:rsidP="00B474C4">
            <w:pPr>
              <w:ind w:right="-108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</w:t>
      </w:r>
      <w:proofErr w:type="gramStart"/>
      <w:r w:rsidRPr="00944FF9">
        <w:rPr>
          <w:lang w:val="en-US"/>
        </w:rPr>
        <w:t>participants</w:t>
      </w:r>
      <w:proofErr w:type="gramEnd"/>
      <w:r w:rsidRPr="00944FF9">
        <w:rPr>
          <w:lang w:val="en-US"/>
        </w:rPr>
        <w:t xml:space="preserve"> were children who had the Verbal and the Performance subscales of the Wechsler Intelligence Scale for Children measured at 8 years of age and had all dietary and covariable data.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 w:rsidRPr="00944FF9"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944FF9" w:rsidRDefault="00BA3735" w:rsidP="00364021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 xml:space="preserve">Beta coefficients are scaled to reflect the change in dietary patterns over 6 to 24 months of age. </w:t>
      </w:r>
      <w:r w:rsidRPr="00944FF9">
        <w:rPr>
          <w:lang w:val="en-US"/>
        </w:rPr>
        <w:br w:type="page"/>
      </w:r>
    </w:p>
    <w:p w:rsidR="004846FB" w:rsidRPr="0012398B" w:rsidRDefault="00BA3735" w:rsidP="00B07D67">
      <w:pPr>
        <w:spacing w:line="480" w:lineRule="auto"/>
        <w:rPr>
          <w:vertAlign w:val="superscript"/>
          <w:lang w:val="en-US"/>
        </w:rPr>
      </w:pPr>
      <w:r w:rsidRPr="00944FF9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7</w:t>
      </w:r>
      <w:r w:rsidRPr="00944FF9">
        <w:rPr>
          <w:b/>
          <w:lang w:val="en-US"/>
        </w:rPr>
        <w:t xml:space="preserve">: </w:t>
      </w:r>
      <w:r w:rsidRPr="00944FF9">
        <w:rPr>
          <w:lang w:val="en-US"/>
        </w:rPr>
        <w:t>Complete case analysis of the associations between dietary pattern trajectories measured from 6 to 24 months and verbal IQ</w:t>
      </w: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at 8 years of </w:t>
      </w:r>
      <w:r w:rsidRPr="0012398B">
        <w:rPr>
          <w:lang w:val="en-US"/>
        </w:rPr>
        <w:t>age (n=</w:t>
      </w:r>
      <w:r w:rsidR="00B83EE7">
        <w:rPr>
          <w:lang w:val="en-US"/>
        </w:rPr>
        <w:t>954</w:t>
      </w:r>
      <w:r w:rsidRPr="0012398B">
        <w:rPr>
          <w:lang w:val="en-US"/>
        </w:rPr>
        <w:t>)</w:t>
      </w:r>
      <w:r w:rsidRPr="0012398B">
        <w:rPr>
          <w:vertAlign w:val="superscript"/>
          <w:lang w:val="en-US"/>
        </w:rPr>
        <w:t>1</w:t>
      </w:r>
    </w:p>
    <w:tbl>
      <w:tblPr>
        <w:tblW w:w="14284" w:type="dxa"/>
        <w:tblLayout w:type="fixed"/>
        <w:tblLook w:val="00A0"/>
      </w:tblPr>
      <w:tblGrid>
        <w:gridCol w:w="2215"/>
        <w:gridCol w:w="698"/>
        <w:gridCol w:w="848"/>
        <w:gridCol w:w="708"/>
        <w:gridCol w:w="854"/>
        <w:gridCol w:w="709"/>
        <w:gridCol w:w="713"/>
        <w:gridCol w:w="712"/>
        <w:gridCol w:w="854"/>
        <w:gridCol w:w="712"/>
        <w:gridCol w:w="853"/>
        <w:gridCol w:w="709"/>
        <w:gridCol w:w="714"/>
        <w:gridCol w:w="712"/>
        <w:gridCol w:w="851"/>
        <w:gridCol w:w="709"/>
        <w:gridCol w:w="713"/>
      </w:tblGrid>
      <w:tr w:rsidR="00B474C4" w:rsidRPr="003D27E1" w:rsidTr="00B474C4">
        <w:tc>
          <w:tcPr>
            <w:tcW w:w="2217" w:type="dxa"/>
            <w:shd w:val="clear" w:color="auto" w:fill="auto"/>
            <w:vAlign w:val="center"/>
          </w:tcPr>
          <w:p w:rsidR="00B474C4" w:rsidRPr="00FB3688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3110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980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B474C4" w:rsidRPr="003D27E1" w:rsidTr="00B474C4">
        <w:tc>
          <w:tcPr>
            <w:tcW w:w="2217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57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25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2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0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B474C4" w:rsidRPr="003D27E1" w:rsidTr="00B474C4">
        <w:tc>
          <w:tcPr>
            <w:tcW w:w="2217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Healthy Intercept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5.45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7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7.1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3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6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6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15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2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4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4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6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5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700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Healthy slop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88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7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7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5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48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4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4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13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7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1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450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8.58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3.1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3.9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7.4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18"/>
                <w:szCs w:val="20"/>
              </w:rPr>
            </w:pPr>
            <w:r w:rsidRPr="00D7499D">
              <w:rPr>
                <w:color w:val="000000"/>
                <w:sz w:val="18"/>
                <w:szCs w:val="20"/>
              </w:rPr>
              <w:t>-12.0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8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0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4.54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9.2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1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5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4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6.0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2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542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Discretionary slop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56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4.8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3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&lt;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5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3.7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19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8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7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647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.4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831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Traditional  Intercept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83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2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9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24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5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6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6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34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.1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51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1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951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Traditional slop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41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3.0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8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9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3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72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22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4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79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0.2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.8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3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747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7499D" w:rsidRPr="00D7499D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30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7.3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3.9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54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5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5.3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5.8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33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.20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7.4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3.8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55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2.4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2.9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7.9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642</w:t>
            </w:r>
          </w:p>
        </w:tc>
      </w:tr>
      <w:tr w:rsidR="00B474C4" w:rsidRPr="00D7499D" w:rsidTr="00B474C4">
        <w:tc>
          <w:tcPr>
            <w:tcW w:w="2217" w:type="dxa"/>
            <w:shd w:val="clear" w:color="auto" w:fill="auto"/>
            <w:vAlign w:val="center"/>
          </w:tcPr>
          <w:p w:rsidR="00D7499D" w:rsidRPr="00D7499D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D7499D" w:rsidRPr="00D7499D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7.74</w:t>
            </w:r>
          </w:p>
        </w:tc>
        <w:tc>
          <w:tcPr>
            <w:tcW w:w="84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0.9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64.5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0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8.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1.9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55.1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03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21.78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5.2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48.8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11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7.0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-19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color w:val="000000"/>
                <w:sz w:val="20"/>
                <w:szCs w:val="20"/>
              </w:rPr>
            </w:pPr>
            <w:r w:rsidRPr="00D7499D">
              <w:rPr>
                <w:color w:val="000000"/>
                <w:sz w:val="20"/>
                <w:szCs w:val="20"/>
              </w:rPr>
              <w:t>33.5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D7499D" w:rsidRPr="00D7499D" w:rsidRDefault="00D7499D" w:rsidP="00B474C4">
            <w:pPr>
              <w:rPr>
                <w:sz w:val="20"/>
                <w:szCs w:val="20"/>
              </w:rPr>
            </w:pPr>
            <w:r w:rsidRPr="00D7499D">
              <w:rPr>
                <w:sz w:val="20"/>
                <w:szCs w:val="20"/>
              </w:rPr>
              <w:t>0.604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Femal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D7499D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82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Gestational age at birth (wk)</w:t>
            </w:r>
            <w:r w:rsidR="00B474C4">
              <w:rPr>
                <w:sz w:val="20"/>
                <w:szCs w:val="20"/>
              </w:rPr>
              <w:t xml:space="preserve">; </w:t>
            </w:r>
            <w:r w:rsidRPr="00292FF3">
              <w:rPr>
                <w:sz w:val="20"/>
                <w:szCs w:val="20"/>
              </w:rPr>
              <w:t>37-42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161BFC">
              <w:rPr>
                <w:sz w:val="20"/>
                <w:szCs w:val="20"/>
              </w:rPr>
              <w:t>Referent</w:t>
            </w: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161BFC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left="317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87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2.0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.2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7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3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64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left="317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33-36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57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7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5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3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left="317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&gt;42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11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3.1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1.3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2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.3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0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.0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5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Birth weight (kg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4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8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White Ethnicity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1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5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94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6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4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FF70CE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8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4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43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7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0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Maternal age (y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25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Parity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1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5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45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Breastfed (never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7B15C6">
              <w:rPr>
                <w:sz w:val="20"/>
                <w:szCs w:val="20"/>
              </w:rPr>
              <w:t>Referent</w:t>
            </w: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7B15C6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&lt;1mo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6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7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8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62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1 to &lt;3mo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21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1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1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63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3 to &lt;6mo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03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8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5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0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≥6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15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9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8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2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09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No alcohol in pregnancy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76338E">
              <w:rPr>
                <w:sz w:val="20"/>
                <w:szCs w:val="20"/>
              </w:rPr>
              <w:t>Referent</w:t>
            </w: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Default="008B2426" w:rsidP="00B474C4">
            <w:r w:rsidRPr="0076338E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1-7 drinks/wk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2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5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8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0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9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&gt;7 drinks/wk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4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2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8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5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Maternal pre-</w:t>
            </w:r>
            <w:proofErr w:type="spellStart"/>
            <w:r w:rsidRPr="00292FF3">
              <w:rPr>
                <w:sz w:val="20"/>
                <w:szCs w:val="20"/>
              </w:rPr>
              <w:t>preg</w:t>
            </w:r>
            <w:proofErr w:type="spellEnd"/>
            <w:r w:rsidRPr="00292FF3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4</w:t>
            </w: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6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6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95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lastRenderedPageBreak/>
              <w:t>Partnered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8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4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III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6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14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IV &amp; V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9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4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06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O level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1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5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A level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2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7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≥Degre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1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8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Other children (none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1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7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8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13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≥2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65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1.3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53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£ 200-399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4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7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8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76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£ &gt;400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4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5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1" w:type="dxa"/>
            <w:gridSpan w:val="4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A93278">
              <w:rPr>
                <w:sz w:val="20"/>
                <w:szCs w:val="20"/>
              </w:rPr>
              <w:t>Referent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42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Quit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9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4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1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firstLine="142"/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In pregnancy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1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6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72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HOME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9</w:t>
            </w:r>
          </w:p>
        </w:tc>
      </w:tr>
      <w:tr w:rsidR="00B474C4" w:rsidRPr="00292FF3" w:rsidTr="00B474C4">
        <w:tc>
          <w:tcPr>
            <w:tcW w:w="2217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 w:rsidRPr="00292FF3">
              <w:rPr>
                <w:sz w:val="20"/>
                <w:szCs w:val="20"/>
              </w:rPr>
              <w:t>Maternal IQ</w:t>
            </w:r>
          </w:p>
        </w:tc>
        <w:tc>
          <w:tcPr>
            <w:tcW w:w="69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4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3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8B2426" w:rsidRPr="00292FF3" w:rsidRDefault="008B2426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8B2426" w:rsidRPr="00292FF3" w:rsidRDefault="008B2426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83476F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</w:t>
      </w:r>
      <w:proofErr w:type="gramStart"/>
      <w:r w:rsidRPr="00944FF9">
        <w:rPr>
          <w:lang w:val="en-US"/>
        </w:rPr>
        <w:t>participants</w:t>
      </w:r>
      <w:proofErr w:type="gramEnd"/>
      <w:r w:rsidRPr="00944FF9">
        <w:rPr>
          <w:lang w:val="en-US"/>
        </w:rPr>
        <w:t xml:space="preserve"> were children who had the Verbal subscale of the Wechsler Intelligence Scale for Children measured at 8 years of age and had all dietary and covariable data.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 w:rsidRPr="00944FF9"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944FF9">
        <w:rPr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944FF9">
        <w:rPr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944FF9">
        <w:rPr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 xml:space="preserve">Beta coefficients are scaled to reflect the change in dietary patterns over 6 to 24 months of age. </w:t>
      </w:r>
      <w:r w:rsidRPr="00944FF9">
        <w:rPr>
          <w:lang w:val="en-US"/>
        </w:rPr>
        <w:br w:type="page"/>
      </w:r>
    </w:p>
    <w:p w:rsidR="004846FB" w:rsidRDefault="00BA3735" w:rsidP="00B07D67">
      <w:pPr>
        <w:spacing w:line="480" w:lineRule="auto"/>
        <w:rPr>
          <w:vertAlign w:val="superscript"/>
          <w:lang w:val="en-US"/>
        </w:rPr>
      </w:pPr>
      <w:r w:rsidRPr="00944FF9">
        <w:rPr>
          <w:b/>
          <w:lang w:val="en-US"/>
        </w:rPr>
        <w:lastRenderedPageBreak/>
        <w:t xml:space="preserve">Table </w:t>
      </w:r>
      <w:r w:rsidR="001F130D">
        <w:rPr>
          <w:b/>
          <w:lang w:val="en-US"/>
        </w:rPr>
        <w:t>S8</w:t>
      </w:r>
      <w:r w:rsidRPr="00944FF9">
        <w:rPr>
          <w:b/>
          <w:lang w:val="en-US"/>
        </w:rPr>
        <w:t xml:space="preserve">: </w:t>
      </w:r>
      <w:r w:rsidRPr="00944FF9">
        <w:rPr>
          <w:lang w:val="en-US"/>
        </w:rPr>
        <w:t xml:space="preserve">Complete case analysis of the associations between dietary pattern trajectories measured from 6 to 24 months and </w:t>
      </w:r>
      <w:r w:rsidR="001F130D">
        <w:rPr>
          <w:lang w:val="en-US"/>
        </w:rPr>
        <w:t>p</w:t>
      </w:r>
      <w:r w:rsidRPr="00944FF9">
        <w:rPr>
          <w:lang w:val="en-US"/>
        </w:rPr>
        <w:t>erformance IQ</w:t>
      </w: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at 8 years of age (n=</w:t>
      </w:r>
      <w:r w:rsidR="00771214">
        <w:rPr>
          <w:lang w:val="en-US"/>
        </w:rPr>
        <w:t>952</w:t>
      </w:r>
      <w:r w:rsidRPr="00944FF9">
        <w:rPr>
          <w:lang w:val="en-US"/>
        </w:rPr>
        <w:t>)</w:t>
      </w:r>
      <w:r w:rsidRPr="00944FF9">
        <w:rPr>
          <w:vertAlign w:val="superscript"/>
          <w:lang w:val="en-US"/>
        </w:rPr>
        <w:t>1</w:t>
      </w:r>
    </w:p>
    <w:tbl>
      <w:tblPr>
        <w:tblW w:w="14425" w:type="dxa"/>
        <w:tblLayout w:type="fixed"/>
        <w:tblLook w:val="00A0"/>
      </w:tblPr>
      <w:tblGrid>
        <w:gridCol w:w="2211"/>
        <w:gridCol w:w="696"/>
        <w:gridCol w:w="845"/>
        <w:gridCol w:w="708"/>
        <w:gridCol w:w="854"/>
        <w:gridCol w:w="713"/>
        <w:gridCol w:w="851"/>
        <w:gridCol w:w="712"/>
        <w:gridCol w:w="855"/>
        <w:gridCol w:w="712"/>
        <w:gridCol w:w="854"/>
        <w:gridCol w:w="714"/>
        <w:gridCol w:w="712"/>
        <w:gridCol w:w="712"/>
        <w:gridCol w:w="855"/>
        <w:gridCol w:w="709"/>
        <w:gridCol w:w="712"/>
      </w:tblGrid>
      <w:tr w:rsidR="00B474C4" w:rsidRPr="003D27E1" w:rsidTr="009C5847">
        <w:tc>
          <w:tcPr>
            <w:tcW w:w="2211" w:type="dxa"/>
            <w:shd w:val="clear" w:color="auto" w:fill="auto"/>
            <w:vAlign w:val="center"/>
          </w:tcPr>
          <w:p w:rsidR="00B474C4" w:rsidRPr="00FB3688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3103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131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2992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B474C4" w:rsidRPr="003D27E1" w:rsidTr="009C5847">
        <w:tc>
          <w:tcPr>
            <w:tcW w:w="2211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53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3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8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4" w:type="dxa"/>
            <w:gridSpan w:val="2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B474C4" w:rsidRPr="003D27E1" w:rsidTr="009C5847">
        <w:tc>
          <w:tcPr>
            <w:tcW w:w="2211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696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74C4" w:rsidRPr="003D27E1" w:rsidRDefault="00B474C4" w:rsidP="00B474C4">
            <w:pPr>
              <w:rPr>
                <w:sz w:val="20"/>
                <w:szCs w:val="20"/>
              </w:rPr>
            </w:pP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Healthy Intercept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90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1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5.6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02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1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8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3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1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5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3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2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1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387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Healthy slop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81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9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0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81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0.3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9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9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0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1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2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34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8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3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821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5.20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9.8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0.5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.43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9.1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6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.8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7.6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9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25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0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.7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8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990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Discretionary slop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.54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.80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0.2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8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.2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11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3.5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1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33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0.4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.7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9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730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Traditional  Intercept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59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42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7.7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0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5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3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7.7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0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4.2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7.4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0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.5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6.7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029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Traditional slop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0.68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.41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0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44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38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4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1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67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4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1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66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0.3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.4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.1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704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335DBF" w:rsidRPr="00335DBF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5.62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6.55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5.3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3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3.94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4.8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7.0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48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.6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5.6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6.4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41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8.9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19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1.9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108</w:t>
            </w:r>
          </w:p>
        </w:tc>
      </w:tr>
      <w:tr w:rsidR="00B474C4" w:rsidRPr="00335DBF" w:rsidTr="009C5847">
        <w:tc>
          <w:tcPr>
            <w:tcW w:w="2211" w:type="dxa"/>
            <w:shd w:val="clear" w:color="auto" w:fill="auto"/>
            <w:vAlign w:val="center"/>
          </w:tcPr>
          <w:p w:rsidR="00335DBF" w:rsidRPr="00335DBF" w:rsidRDefault="00B91461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335DBF" w:rsidRPr="00335DBF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6.51</w:t>
            </w:r>
          </w:p>
        </w:tc>
        <w:tc>
          <w:tcPr>
            <w:tcW w:w="84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0.89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33.9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6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.07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29.5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5.4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88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6.7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34.8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21.3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63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18"/>
                <w:szCs w:val="20"/>
              </w:rPr>
            </w:pPr>
            <w:r w:rsidRPr="00335DBF">
              <w:rPr>
                <w:color w:val="000000"/>
                <w:sz w:val="18"/>
                <w:szCs w:val="20"/>
              </w:rPr>
              <w:t>-19.1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-47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color w:val="000000"/>
                <w:sz w:val="20"/>
                <w:szCs w:val="20"/>
              </w:rPr>
            </w:pPr>
            <w:r w:rsidRPr="00335DBF">
              <w:rPr>
                <w:color w:val="000000"/>
                <w:sz w:val="20"/>
                <w:szCs w:val="20"/>
              </w:rPr>
              <w:t>8.7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335DBF" w:rsidRPr="00335DBF" w:rsidRDefault="00335DBF" w:rsidP="00B474C4">
            <w:pPr>
              <w:rPr>
                <w:sz w:val="20"/>
                <w:szCs w:val="20"/>
              </w:rPr>
            </w:pPr>
            <w:r w:rsidRPr="00335DBF">
              <w:rPr>
                <w:sz w:val="20"/>
                <w:szCs w:val="20"/>
              </w:rPr>
              <w:t>0.177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Femal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436D3A" w:rsidRDefault="00944FF9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944FF9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4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72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9C5847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Gestational age at birth (wk)</w:t>
            </w:r>
            <w:r w:rsidR="009C5847">
              <w:rPr>
                <w:sz w:val="20"/>
                <w:szCs w:val="20"/>
              </w:rPr>
              <w:t xml:space="preserve">;  </w:t>
            </w:r>
            <w:r w:rsidRPr="00436D3A">
              <w:rPr>
                <w:sz w:val="20"/>
                <w:szCs w:val="20"/>
              </w:rPr>
              <w:t>37-42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2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left="317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F81B4A" w:rsidRDefault="001E04A2" w:rsidP="00B474C4">
            <w:pPr>
              <w:rPr>
                <w:sz w:val="18"/>
                <w:szCs w:val="20"/>
              </w:rPr>
            </w:pPr>
            <w:r>
              <w:rPr>
                <w:sz w:val="18"/>
                <w:szCs w:val="20"/>
              </w:rPr>
              <w:t>-13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9.9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9C5847">
            <w:pPr>
              <w:ind w:right="-11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2.8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9.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9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left="317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33-36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7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2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3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0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7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1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left="317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&gt;42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5.3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5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8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3.6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.9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4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Birth weight (kg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5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8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39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White Ethnicity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5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3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0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6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1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45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FF70CE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9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3.9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5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8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4.7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9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Maternal age (y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05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Parity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5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18"/>
                <w:szCs w:val="20"/>
              </w:rPr>
            </w:pPr>
            <w:r>
              <w:rPr>
                <w:sz w:val="18"/>
                <w:szCs w:val="20"/>
              </w:rPr>
              <w:t>-0.6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69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Breastfed (never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2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&lt;1mo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6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6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9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0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1 to &lt;3mo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7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8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8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2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6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9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3 to &lt;6mo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6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6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4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5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4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5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≥6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69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2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2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30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No alcohol in pregnancy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2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1-7 drinks/wk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6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9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8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2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5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74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pStyle w:val="ListParagraph"/>
              <w:ind w:left="390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&gt;7 drinks/wk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4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2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6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8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5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5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1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Maternal pre-</w:t>
            </w:r>
            <w:proofErr w:type="spellStart"/>
            <w:r w:rsidRPr="00436D3A">
              <w:rPr>
                <w:sz w:val="20"/>
                <w:szCs w:val="20"/>
              </w:rPr>
              <w:t>preg</w:t>
            </w:r>
            <w:proofErr w:type="spellEnd"/>
            <w:r w:rsidRPr="00436D3A"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1E04A2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6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0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12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lastRenderedPageBreak/>
              <w:t>Partnered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5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7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1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III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3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7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6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IV &amp; V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6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O level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5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1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0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A level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5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3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94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≥Degre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0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.66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03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Other children (none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1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.5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03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≥2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3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9.4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7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40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£ 200-399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9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.4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83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ind w:firstLine="176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£ &gt;400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00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77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66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88" w:type="dxa"/>
            <w:gridSpan w:val="4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Referent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9C5847">
            <w:pPr>
              <w:ind w:firstLine="142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Quit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1.1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5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3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67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9C5847">
            <w:pPr>
              <w:ind w:firstLine="142"/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In pregnancy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6.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95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HOME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3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9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2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18</w:t>
            </w:r>
          </w:p>
        </w:tc>
      </w:tr>
      <w:tr w:rsidR="00B474C4" w:rsidRPr="00436D3A" w:rsidTr="009C5847">
        <w:tc>
          <w:tcPr>
            <w:tcW w:w="221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  <w:r w:rsidRPr="00436D3A">
              <w:rPr>
                <w:sz w:val="20"/>
                <w:szCs w:val="20"/>
              </w:rPr>
              <w:t>Maternal IQ</w:t>
            </w:r>
          </w:p>
        </w:tc>
        <w:tc>
          <w:tcPr>
            <w:tcW w:w="696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4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08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436D3A" w:rsidP="00B474C4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436D3A" w:rsidRPr="00436D3A" w:rsidRDefault="00880795" w:rsidP="00B474C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8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436D3A" w:rsidRPr="00436D3A" w:rsidRDefault="00880795" w:rsidP="00B474C4">
            <w:pPr>
              <w:ind w:right="-108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lt;0.001</w:t>
            </w:r>
          </w:p>
        </w:tc>
      </w:tr>
    </w:tbl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lang w:val="en-US"/>
        </w:rPr>
        <w:t xml:space="preserve">Abbreviations:  CI, confidence interval; CSE Certificate of Secondary Education; IQ intelligence quotient 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>1</w:t>
      </w:r>
      <w:r w:rsidRPr="00944FF9">
        <w:rPr>
          <w:lang w:val="en-US"/>
        </w:rPr>
        <w:t xml:space="preserve"> Eligible </w:t>
      </w:r>
      <w:proofErr w:type="gramStart"/>
      <w:r w:rsidRPr="00944FF9">
        <w:rPr>
          <w:lang w:val="en-US"/>
        </w:rPr>
        <w:t>participants</w:t>
      </w:r>
      <w:proofErr w:type="gramEnd"/>
      <w:r w:rsidRPr="00944FF9">
        <w:rPr>
          <w:lang w:val="en-US"/>
        </w:rPr>
        <w:t xml:space="preserve"> were children who had the Performance subscale of the Wechsler Intelligence Scale for Children measured at 8 years of age and had all dietary and covariable data.</w:t>
      </w:r>
    </w:p>
    <w:p w:rsidR="004846FB" w:rsidRPr="00944FF9" w:rsidRDefault="00BA3735" w:rsidP="00B07D67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2 </w:t>
      </w:r>
      <w:r w:rsidRPr="00944FF9">
        <w:rPr>
          <w:lang w:val="en-US"/>
        </w:rPr>
        <w:t xml:space="preserve">Analyses show the beta-coefficient from multivariable linear regression analysis using generalized linear models. Model 1 is the association between full scale IQ at 8 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 w:rsidRPr="00944FF9"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 w:rsidRPr="00BA3735">
        <w:rPr>
          <w:highlight w:val="yellow"/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 w:rsidRPr="00BA3735">
        <w:rPr>
          <w:highlight w:val="yellow"/>
          <w:lang w:val="en-US"/>
        </w:rPr>
        <w:fldChar w:fldCharType="separate"/>
      </w:r>
      <w:r w:rsidRPr="00944FF9">
        <w:rPr>
          <w:noProof/>
          <w:lang w:val="en-US"/>
        </w:rPr>
        <w:t>[3]</w:t>
      </w:r>
      <w:r w:rsidR="00763CBE" w:rsidRPr="00BA3735">
        <w:rPr>
          <w:highlight w:val="yellow"/>
          <w:lang w:val="en-US"/>
        </w:rPr>
        <w:fldChar w:fldCharType="end"/>
      </w:r>
      <w:r w:rsidRPr="00944FF9"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 w:rsidRPr="00BA3735">
        <w:rPr>
          <w:highlight w:val="yellow"/>
          <w:lang w:val="en-US"/>
        </w:rPr>
        <w:fldChar w:fldCharType="begin"/>
      </w:r>
      <w:r w:rsidRPr="00944FF9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 w:rsidRPr="00BA3735">
        <w:rPr>
          <w:highlight w:val="yellow"/>
          <w:lang w:val="en-US"/>
        </w:rPr>
        <w:fldChar w:fldCharType="separate"/>
      </w:r>
      <w:r w:rsidRPr="00944FF9">
        <w:rPr>
          <w:noProof/>
          <w:lang w:val="en-US"/>
        </w:rPr>
        <w:t>[4]</w:t>
      </w:r>
      <w:r w:rsidR="00763CBE" w:rsidRPr="00BA3735">
        <w:rPr>
          <w:highlight w:val="yellow"/>
          <w:lang w:val="en-US"/>
        </w:rPr>
        <w:fldChar w:fldCharType="end"/>
      </w:r>
      <w:r w:rsidRPr="00944FF9">
        <w:rPr>
          <w:lang w:val="en-US"/>
        </w:rPr>
        <w:t>) and maternal IQ (measured by WASI when the study child was 15 years of age).</w:t>
      </w:r>
    </w:p>
    <w:p w:rsidR="004846FB" w:rsidRPr="00944FF9" w:rsidRDefault="00BA3735" w:rsidP="0083476F">
      <w:pPr>
        <w:spacing w:line="480" w:lineRule="auto"/>
        <w:rPr>
          <w:lang w:val="en-US"/>
        </w:rPr>
      </w:pPr>
      <w:r w:rsidRPr="00944FF9">
        <w:rPr>
          <w:vertAlign w:val="superscript"/>
          <w:lang w:val="en-US"/>
        </w:rPr>
        <w:t xml:space="preserve">3 </w:t>
      </w:r>
      <w:r w:rsidRPr="00944FF9">
        <w:rPr>
          <w:lang w:val="en-US"/>
        </w:rPr>
        <w:t>Beta coefficients are scaled to reflect the change in dietary patterns over 6 to 24 months of age.</w:t>
      </w:r>
      <w:r w:rsidRPr="00944FF9">
        <w:rPr>
          <w:lang w:val="en-US"/>
        </w:rPr>
        <w:br w:type="page"/>
      </w:r>
    </w:p>
    <w:p w:rsidR="004846FB" w:rsidRDefault="001F130D" w:rsidP="00B07D67">
      <w:pPr>
        <w:spacing w:line="480" w:lineRule="auto"/>
        <w:rPr>
          <w:vertAlign w:val="superscript"/>
          <w:lang w:val="en-US"/>
        </w:rPr>
      </w:pPr>
      <w:r>
        <w:rPr>
          <w:b/>
          <w:lang w:val="en-US"/>
        </w:rPr>
        <w:lastRenderedPageBreak/>
        <w:t>Table S9</w:t>
      </w:r>
      <w:r w:rsidR="00BA3735" w:rsidRPr="00944FF9">
        <w:rPr>
          <w:b/>
          <w:lang w:val="en-US"/>
        </w:rPr>
        <w:t xml:space="preserve">: </w:t>
      </w:r>
      <w:r w:rsidR="00BA3735" w:rsidRPr="00944FF9">
        <w:rPr>
          <w:lang w:val="en-US"/>
        </w:rPr>
        <w:t>Complete case analysis of the associations between dietary pattern trajectories measured from 6 to 24 months and full scale IQ</w:t>
      </w:r>
      <w:r w:rsidR="00BA3735" w:rsidRPr="00944FF9">
        <w:rPr>
          <w:vertAlign w:val="superscript"/>
          <w:lang w:val="en-US"/>
        </w:rPr>
        <w:t>1</w:t>
      </w:r>
      <w:r w:rsidR="00BA3735" w:rsidRPr="00944FF9">
        <w:rPr>
          <w:lang w:val="en-US"/>
        </w:rPr>
        <w:t xml:space="preserve"> at 15 years of age (n=</w:t>
      </w:r>
      <w:r w:rsidR="00192B54">
        <w:rPr>
          <w:lang w:val="en-US"/>
        </w:rPr>
        <w:t>956</w:t>
      </w:r>
      <w:r w:rsidR="00BA3735" w:rsidRPr="00944FF9">
        <w:rPr>
          <w:lang w:val="en-US"/>
        </w:rPr>
        <w:t>)</w:t>
      </w:r>
      <w:r w:rsidR="00BA3735" w:rsidRPr="00944FF9">
        <w:rPr>
          <w:vertAlign w:val="superscript"/>
          <w:lang w:val="en-US"/>
        </w:rPr>
        <w:t>1</w:t>
      </w:r>
    </w:p>
    <w:tbl>
      <w:tblPr>
        <w:tblW w:w="14567" w:type="dxa"/>
        <w:tblLayout w:type="fixed"/>
        <w:tblLook w:val="00A0"/>
      </w:tblPr>
      <w:tblGrid>
        <w:gridCol w:w="2207"/>
        <w:gridCol w:w="694"/>
        <w:gridCol w:w="843"/>
        <w:gridCol w:w="707"/>
        <w:gridCol w:w="854"/>
        <w:gridCol w:w="713"/>
        <w:gridCol w:w="854"/>
        <w:gridCol w:w="712"/>
        <w:gridCol w:w="855"/>
        <w:gridCol w:w="712"/>
        <w:gridCol w:w="854"/>
        <w:gridCol w:w="714"/>
        <w:gridCol w:w="854"/>
        <w:gridCol w:w="713"/>
        <w:gridCol w:w="855"/>
        <w:gridCol w:w="713"/>
        <w:gridCol w:w="713"/>
      </w:tblGrid>
      <w:tr w:rsidR="00B42DFD" w:rsidRPr="003D27E1" w:rsidTr="00B42DFD">
        <w:tc>
          <w:tcPr>
            <w:tcW w:w="2207" w:type="dxa"/>
            <w:shd w:val="clear" w:color="auto" w:fill="auto"/>
            <w:vAlign w:val="center"/>
          </w:tcPr>
          <w:p w:rsidR="00B42DFD" w:rsidRPr="00FB3688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3098" w:type="dxa"/>
            <w:gridSpan w:val="4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1</w:t>
            </w:r>
            <w:r w:rsidRPr="003D27E1">
              <w:rPr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134" w:type="dxa"/>
            <w:gridSpan w:val="4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2</w:t>
            </w:r>
          </w:p>
        </w:tc>
        <w:tc>
          <w:tcPr>
            <w:tcW w:w="3134" w:type="dxa"/>
            <w:gridSpan w:val="4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3</w:t>
            </w: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Model 4</w:t>
            </w:r>
          </w:p>
        </w:tc>
      </w:tr>
      <w:tr w:rsidR="00B42DFD" w:rsidRPr="003D27E1" w:rsidTr="00B42DFD">
        <w:tc>
          <w:tcPr>
            <w:tcW w:w="2207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69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50" w:type="dxa"/>
            <w:gridSpan w:val="2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6" w:type="dxa"/>
            <w:gridSpan w:val="2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8" w:type="dxa"/>
            <w:gridSpan w:val="2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β</w:t>
            </w:r>
            <w:r w:rsidRPr="003D27E1">
              <w:rPr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568" w:type="dxa"/>
            <w:gridSpan w:val="2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95% CI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  <w:r w:rsidRPr="003D27E1">
              <w:rPr>
                <w:sz w:val="20"/>
                <w:szCs w:val="20"/>
              </w:rPr>
              <w:t>p</w:t>
            </w:r>
          </w:p>
        </w:tc>
      </w:tr>
      <w:tr w:rsidR="00B42DFD" w:rsidRPr="003D27E1" w:rsidTr="00B42DFD">
        <w:tc>
          <w:tcPr>
            <w:tcW w:w="2207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69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Low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color w:val="000000"/>
                <w:sz w:val="20"/>
                <w:szCs w:val="20"/>
              </w:rPr>
            </w:pPr>
            <w:r w:rsidRPr="003D27E1">
              <w:rPr>
                <w:sz w:val="18"/>
                <w:szCs w:val="20"/>
              </w:rPr>
              <w:t>Upper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B42DFD" w:rsidRPr="003D27E1" w:rsidRDefault="00B42DFD" w:rsidP="00D75172">
            <w:pPr>
              <w:rPr>
                <w:sz w:val="20"/>
                <w:szCs w:val="20"/>
              </w:rPr>
            </w:pP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Healthy Intercept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5.72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4.4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7.0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4.7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4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6.0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0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4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4.6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  <w:highlight w:val="yellow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6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0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1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45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Healthy slop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72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6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2.8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0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0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2.1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7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7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3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8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8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1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9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2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71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Discretionary  Intercept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6.14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9.18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3.1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5.6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8.69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6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3.2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6.4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1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4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4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4.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6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57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Discretionary slop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49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3.53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4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8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9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8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01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3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42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3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1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7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7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59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Traditional  Intercept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33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08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7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7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2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1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5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1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.0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3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3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9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1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2.3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15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Traditional slop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18"/>
                <w:szCs w:val="20"/>
              </w:rPr>
            </w:pPr>
            <w:r w:rsidRPr="00257576">
              <w:rPr>
                <w:color w:val="000000"/>
                <w:sz w:val="18"/>
                <w:szCs w:val="20"/>
              </w:rPr>
              <w:t>-14.10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18"/>
                <w:szCs w:val="20"/>
              </w:rPr>
            </w:pPr>
            <w:r w:rsidRPr="00257576">
              <w:rPr>
                <w:color w:val="000000"/>
                <w:sz w:val="18"/>
                <w:szCs w:val="20"/>
              </w:rPr>
              <w:t>-28.31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1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5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4.6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3.4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3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3.4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4.4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4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.26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14.6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2.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853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B91461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9764AA" w:rsidRPr="00257576">
              <w:rPr>
                <w:sz w:val="20"/>
                <w:szCs w:val="20"/>
              </w:rPr>
              <w:t xml:space="preserve"> Intercept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87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4.35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2.0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5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5.9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04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3.8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45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.8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4.1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1.8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4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0.6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8.3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7.0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860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764AA" w:rsidRPr="00257576" w:rsidRDefault="00B91461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ady-to-eat</w:t>
            </w:r>
            <w:r w:rsidR="009764AA" w:rsidRPr="00257576">
              <w:rPr>
                <w:sz w:val="20"/>
                <w:szCs w:val="20"/>
              </w:rPr>
              <w:t xml:space="preserve"> slop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26.72</w:t>
            </w:r>
          </w:p>
        </w:tc>
        <w:tc>
          <w:tcPr>
            <w:tcW w:w="84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6.13</w:t>
            </w:r>
          </w:p>
        </w:tc>
        <w:tc>
          <w:tcPr>
            <w:tcW w:w="707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47.3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1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7.3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73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7.3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90</w:t>
            </w:r>
          </w:p>
        </w:tc>
        <w:tc>
          <w:tcPr>
            <w:tcW w:w="712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1.2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9.1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31.5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.2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-21.9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color w:val="000000"/>
                <w:sz w:val="20"/>
                <w:szCs w:val="20"/>
              </w:rPr>
            </w:pPr>
            <w:r w:rsidRPr="00257576">
              <w:rPr>
                <w:color w:val="000000"/>
                <w:sz w:val="20"/>
                <w:szCs w:val="20"/>
              </w:rPr>
              <w:t>17.3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764AA" w:rsidRPr="00257576" w:rsidRDefault="009764AA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821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Femal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257576" w:rsidRDefault="00377087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9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257576" w:rsidRDefault="00377087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5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257576" w:rsidRDefault="00377087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5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257576" w:rsidRDefault="00377087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2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1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6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32</w:t>
            </w:r>
          </w:p>
        </w:tc>
      </w:tr>
      <w:tr w:rsidR="00B42DFD" w:rsidRPr="00257576" w:rsidTr="00B42DFD">
        <w:tc>
          <w:tcPr>
            <w:tcW w:w="2207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Gestational age at birth (wk)</w:t>
            </w:r>
            <w:r w:rsidR="00B42DFD">
              <w:rPr>
                <w:sz w:val="20"/>
                <w:szCs w:val="20"/>
              </w:rPr>
              <w:t xml:space="preserve">;  </w:t>
            </w:r>
            <w:r w:rsidRPr="00257576">
              <w:rPr>
                <w:sz w:val="20"/>
                <w:szCs w:val="20"/>
              </w:rPr>
              <w:t>37-42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313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 xml:space="preserve">&lt;33 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5.1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16.1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5.74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3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6.8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7.3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97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33-36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1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3.80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4.1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92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1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4.0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6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21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ind w:left="317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&gt;42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6.5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10.26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23.2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4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7.7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8.3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3.7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45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Birth weight (kg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5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0.2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3.2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08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0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6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7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3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White Ethnicity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5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3.28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6.3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5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3.7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5.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69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FF70CE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win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0.1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5.5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5.2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95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5.0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6.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811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age (y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4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2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6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0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1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Parity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2.06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3.1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1.01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&lt;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1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5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3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3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Breastfed (never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313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&lt;1mo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D5352C" w:rsidRDefault="00944FF9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E43AFA" w:rsidRDefault="00944FF9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3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1.53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4.1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944FF9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36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6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7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944FF9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62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1 to &lt;3mo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color w:val="000000"/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4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1.3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4.35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3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4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1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73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3 to &lt;6mo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4.7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87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7.5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0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2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5.0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1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6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D5352C" w:rsidRDefault="00C8552C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E43AFA" w:rsidRDefault="00C8552C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4.3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51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7.27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C8552C" w:rsidRPr="00C8552C" w:rsidRDefault="00C8552C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00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7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4.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C8552C" w:rsidRPr="00257576" w:rsidRDefault="00A54EE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25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0C01C7" w:rsidRDefault="00705AF5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a</w:t>
            </w:r>
            <w:r w:rsidRPr="000C01C7">
              <w:rPr>
                <w:sz w:val="20"/>
                <w:szCs w:val="20"/>
              </w:rPr>
              <w:t>lcohol in pregnancy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313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-7 drinks/wk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1.32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0.35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2.99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12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8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99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pStyle w:val="ListParagraph"/>
              <w:ind w:left="39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7 drinks/wk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2.50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-0.9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5.9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0.15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64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6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4.9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32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0C01C7" w:rsidRDefault="00705AF5" w:rsidP="00B42DFD">
            <w:pPr>
              <w:rPr>
                <w:sz w:val="20"/>
                <w:szCs w:val="20"/>
              </w:rPr>
            </w:pPr>
            <w:r w:rsidRPr="000C01C7">
              <w:rPr>
                <w:sz w:val="20"/>
                <w:szCs w:val="20"/>
              </w:rPr>
              <w:t xml:space="preserve">Maternal </w:t>
            </w:r>
            <w:r>
              <w:rPr>
                <w:sz w:val="20"/>
                <w:szCs w:val="20"/>
              </w:rPr>
              <w:t>pre-</w:t>
            </w:r>
            <w:proofErr w:type="spellStart"/>
            <w:r>
              <w:rPr>
                <w:sz w:val="20"/>
                <w:szCs w:val="20"/>
              </w:rPr>
              <w:t>preg</w:t>
            </w:r>
            <w:proofErr w:type="spellEnd"/>
            <w:r>
              <w:rPr>
                <w:sz w:val="20"/>
                <w:szCs w:val="20"/>
              </w:rPr>
              <w:t xml:space="preserve"> BMI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C03DE3" w:rsidRDefault="00705AF5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13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03DE3" w:rsidRDefault="00705AF5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0.34</w:t>
            </w: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C03DE3" w:rsidRDefault="00705AF5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8</w:t>
            </w: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C03DE3" w:rsidRDefault="00705AF5" w:rsidP="00B42DF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2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1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3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60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lastRenderedPageBreak/>
              <w:t>Partnered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0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2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49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Social Class (I &amp; II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III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4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1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3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663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IV &amp; V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5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57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4.6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333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Education (CSE + vocational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O level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7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5.2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34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A level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89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0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6.6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07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Degre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7.0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7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0.2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ind w:right="-108"/>
              <w:rPr>
                <w:sz w:val="18"/>
                <w:szCs w:val="20"/>
              </w:rPr>
            </w:pPr>
            <w:r w:rsidRPr="00257576">
              <w:rPr>
                <w:sz w:val="18"/>
                <w:szCs w:val="20"/>
              </w:rPr>
              <w:t>&lt;0.001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Other children (none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1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2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4.2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75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410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≥2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4.11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9.69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4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48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Family Income (&lt;£200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£ 200-399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45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1.9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8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06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76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£ &gt;400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3.07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7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5.41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010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smoking (never)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2994" w:type="dxa"/>
            <w:gridSpan w:val="4"/>
            <w:shd w:val="clear" w:color="auto" w:fill="auto"/>
            <w:vAlign w:val="center"/>
          </w:tcPr>
          <w:p w:rsidR="00705AF5" w:rsidRPr="00C8552C" w:rsidRDefault="00705AF5" w:rsidP="00B42DFD">
            <w:pPr>
              <w:rPr>
                <w:sz w:val="20"/>
                <w:szCs w:val="20"/>
              </w:rPr>
            </w:pPr>
            <w:r w:rsidRPr="00C8552C">
              <w:rPr>
                <w:sz w:val="20"/>
                <w:szCs w:val="20"/>
              </w:rPr>
              <w:t>Referent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42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Quit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3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10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1.34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665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ind w:firstLine="142"/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In pregnancy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08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2.8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2.7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953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HOME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3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-0.12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58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97</w:t>
            </w:r>
          </w:p>
        </w:tc>
      </w:tr>
      <w:tr w:rsidR="00B42DFD" w:rsidRPr="00E43AFA" w:rsidTr="00B42DFD">
        <w:tc>
          <w:tcPr>
            <w:tcW w:w="22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  <w:r w:rsidRPr="00D5352C">
              <w:rPr>
                <w:sz w:val="20"/>
                <w:szCs w:val="20"/>
              </w:rPr>
              <w:t>Maternal IQ</w:t>
            </w:r>
          </w:p>
        </w:tc>
        <w:tc>
          <w:tcPr>
            <w:tcW w:w="69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43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07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D5352C" w:rsidRDefault="00705AF5" w:rsidP="00B42DFD">
            <w:pPr>
              <w:rPr>
                <w:sz w:val="20"/>
                <w:szCs w:val="20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2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854" w:type="dxa"/>
            <w:shd w:val="clear" w:color="auto" w:fill="auto"/>
            <w:vAlign w:val="center"/>
          </w:tcPr>
          <w:p w:rsidR="00705AF5" w:rsidRPr="00E43AFA" w:rsidRDefault="00705AF5" w:rsidP="00B42DFD">
            <w:pPr>
              <w:rPr>
                <w:sz w:val="20"/>
                <w:szCs w:val="20"/>
                <w:highlight w:val="yellow"/>
              </w:rPr>
            </w:pP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0</w:t>
            </w:r>
          </w:p>
        </w:tc>
        <w:tc>
          <w:tcPr>
            <w:tcW w:w="855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13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rPr>
                <w:sz w:val="20"/>
                <w:szCs w:val="20"/>
              </w:rPr>
            </w:pPr>
            <w:r w:rsidRPr="00257576">
              <w:rPr>
                <w:sz w:val="20"/>
                <w:szCs w:val="20"/>
              </w:rPr>
              <w:t>0.26</w:t>
            </w:r>
          </w:p>
        </w:tc>
        <w:tc>
          <w:tcPr>
            <w:tcW w:w="713" w:type="dxa"/>
            <w:shd w:val="clear" w:color="auto" w:fill="auto"/>
            <w:vAlign w:val="center"/>
          </w:tcPr>
          <w:p w:rsidR="00705AF5" w:rsidRPr="00257576" w:rsidRDefault="00705AF5" w:rsidP="00B42DFD">
            <w:pPr>
              <w:ind w:right="-108"/>
              <w:rPr>
                <w:sz w:val="18"/>
                <w:szCs w:val="20"/>
              </w:rPr>
            </w:pPr>
            <w:r w:rsidRPr="00257576">
              <w:rPr>
                <w:sz w:val="18"/>
                <w:szCs w:val="20"/>
              </w:rPr>
              <w:t>&lt;0.001</w:t>
            </w:r>
          </w:p>
        </w:tc>
      </w:tr>
    </w:tbl>
    <w:p w:rsidR="004846FB" w:rsidRPr="00ED48F0" w:rsidRDefault="004846FB" w:rsidP="00B07D67">
      <w:pPr>
        <w:spacing w:line="480" w:lineRule="auto"/>
        <w:rPr>
          <w:lang w:val="en-US"/>
        </w:rPr>
      </w:pPr>
      <w:r>
        <w:rPr>
          <w:lang w:val="en-US"/>
        </w:rPr>
        <w:t xml:space="preserve">Abbreviations:  CI, confidence interval; CSE Certificate of Secondary Education; IQ intelligence quotient </w:t>
      </w:r>
    </w:p>
    <w:p w:rsidR="004846FB" w:rsidRDefault="004846FB" w:rsidP="00B07D67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>1</w:t>
      </w:r>
      <w:r>
        <w:rPr>
          <w:lang w:val="en-US"/>
        </w:rPr>
        <w:t xml:space="preserve"> Eligible </w:t>
      </w:r>
      <w:proofErr w:type="gramStart"/>
      <w:r>
        <w:rPr>
          <w:lang w:val="en-US"/>
        </w:rPr>
        <w:t>participants</w:t>
      </w:r>
      <w:proofErr w:type="gramEnd"/>
      <w:r>
        <w:rPr>
          <w:lang w:val="en-US"/>
        </w:rPr>
        <w:t xml:space="preserve"> were children who had IQ measured at</w:t>
      </w:r>
      <w:r w:rsidR="00397827">
        <w:rPr>
          <w:lang w:val="en-US"/>
        </w:rPr>
        <w:t xml:space="preserve"> 15 </w:t>
      </w:r>
      <w:r>
        <w:rPr>
          <w:lang w:val="en-US"/>
        </w:rPr>
        <w:t xml:space="preserve">years of age using the Wechsler Abbreviated Scale of Intelligence and had all dietary and covariable data. </w:t>
      </w:r>
    </w:p>
    <w:p w:rsidR="004846FB" w:rsidRDefault="004846FB" w:rsidP="00B07D67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 xml:space="preserve">2 </w:t>
      </w:r>
      <w:r>
        <w:rPr>
          <w:lang w:val="en-US"/>
        </w:rPr>
        <w:t>Analyses show the beta-coefficient from multivariable linear regression analysis using generalized linear models. Model 1 is the association between full scale IQ at</w:t>
      </w:r>
      <w:r w:rsidR="00397827">
        <w:rPr>
          <w:lang w:val="en-US"/>
        </w:rPr>
        <w:t xml:space="preserve"> 15 </w:t>
      </w:r>
      <w:r>
        <w:rPr>
          <w:lang w:val="en-US"/>
        </w:rPr>
        <w:t xml:space="preserve">years of age (outcome) and dietary pattern trajectory intercept and slope (predictors).  Model 2: model 1 plus adjustment for all other dietary pattern trajectories and intercepts.  Model 3: model 2 plus adjustment for the following perinatal variables; sex, </w:t>
      </w:r>
      <w:r>
        <w:rPr>
          <w:lang w:val="en-US"/>
        </w:rPr>
        <w:lastRenderedPageBreak/>
        <w:t>gestational age at birth, birth weight, ethnicity, singleton/twin, maternal age and parity. Model 4: model 3 plus adjustment for the following sociodemographic variables; social class (according to standard UK classifications of occupation at the time of birth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Office of Population Censuses &amp;amp; Surveys&lt;/Author&gt;&lt;Year&gt;1991&lt;/Year&gt;&lt;RecNum&gt;1187&lt;/RecNum&gt;&lt;DisplayText&gt;[3]&lt;/DisplayText&gt;&lt;record&gt;&lt;rec-number&gt;1187&lt;/rec-number&gt;&lt;foreign-keys&gt;&lt;key app="EN" db-id="esp2da0eb59erdesxf4vd5wbewd5s00dtxts"&gt;1187&lt;/key&gt;&lt;/foreign-keys&gt;&lt;ref-type name="Government Document"&gt;46&lt;/ref-type&gt;&lt;contributors&gt;&lt;authors&gt;&lt;author&gt;Office of Population Censuses &amp;amp; Surveys, &lt;/author&gt;&lt;/authors&gt;&lt;/contributors&gt;&lt;titles&gt;&lt;title&gt;Standard occupational classification&lt;/title&gt;&lt;/titles&gt;&lt;dates&gt;&lt;year&gt;1991&lt;/year&gt;&lt;/dates&gt;&lt;pub-location&gt;London&lt;/pub-location&gt;&lt;publisher&gt;Her Majesty&amp;apos;s Stationery Office&lt;/publisher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3]</w:t>
      </w:r>
      <w:r w:rsidR="00763CBE">
        <w:rPr>
          <w:lang w:val="en-US"/>
        </w:rPr>
        <w:fldChar w:fldCharType="end"/>
      </w:r>
      <w:r>
        <w:rPr>
          <w:lang w:val="en-US"/>
        </w:rPr>
        <w:t>), maternal education, other children, family income, maternal smoking, stimulation in the home environment (using an adaptation of the HOME questionnaire</w:t>
      </w:r>
      <w:r w:rsidR="00763CBE">
        <w:rPr>
          <w:lang w:val="en-US"/>
        </w:rPr>
        <w:fldChar w:fldCharType="begin"/>
      </w:r>
      <w:r w:rsidR="009E1450">
        <w:rPr>
          <w:lang w:val="en-US"/>
        </w:rPr>
        <w:instrText xml:space="preserve"> ADDIN EN.CITE &lt;EndNote&gt;&lt;Cite&gt;&lt;Author&gt;Caldwell&lt;/Author&gt;&lt;Year&gt;1979&lt;/Year&gt;&lt;RecNum&gt;1178&lt;/RecNum&gt;&lt;DisplayText&gt;[4]&lt;/DisplayText&gt;&lt;record&gt;&lt;rec-number&gt;1178&lt;/rec-number&gt;&lt;foreign-keys&gt;&lt;key app="EN" db-id="esp2da0eb59erdesxf4vd5wbewd5s00dtxts"&gt;1178&lt;/key&gt;&lt;/foreign-keys&gt;&lt;ref-type name="Book"&gt;6&lt;/ref-type&gt;&lt;contributors&gt;&lt;authors&gt;&lt;author&gt;Caldwell, B M&lt;/author&gt;&lt;author&gt;Bradley, R H&lt;/author&gt;&lt;/authors&gt;&lt;/contributors&gt;&lt;titles&gt;&lt;title&gt;Home observation for measurement of the environment&lt;/title&gt;&lt;/titles&gt;&lt;dates&gt;&lt;year&gt;1979&lt;/year&gt;&lt;/dates&gt;&lt;pub-location&gt;Little Rock&lt;/pub-location&gt;&lt;publisher&gt;University of Arkansas&lt;/publisher&gt;&lt;urls&gt;&lt;/urls&gt;&lt;/record&gt;&lt;/Cite&gt;&lt;/EndNote&gt;</w:instrText>
      </w:r>
      <w:r w:rsidR="00763CBE">
        <w:rPr>
          <w:lang w:val="en-US"/>
        </w:rPr>
        <w:fldChar w:fldCharType="separate"/>
      </w:r>
      <w:r w:rsidR="009E1450">
        <w:rPr>
          <w:noProof/>
          <w:lang w:val="en-US"/>
        </w:rPr>
        <w:t>[4]</w:t>
      </w:r>
      <w:r w:rsidR="00763CBE">
        <w:rPr>
          <w:lang w:val="en-US"/>
        </w:rPr>
        <w:fldChar w:fldCharType="end"/>
      </w:r>
      <w:r>
        <w:rPr>
          <w:lang w:val="en-US"/>
        </w:rPr>
        <w:t>) and maternal IQ (measured by WASI when the study child was</w:t>
      </w:r>
      <w:r w:rsidR="00397827">
        <w:rPr>
          <w:lang w:val="en-US"/>
        </w:rPr>
        <w:t xml:space="preserve"> 15 </w:t>
      </w:r>
      <w:r>
        <w:rPr>
          <w:lang w:val="en-US"/>
        </w:rPr>
        <w:t>years of age).</w:t>
      </w:r>
    </w:p>
    <w:p w:rsidR="009E1450" w:rsidRDefault="004846FB" w:rsidP="00530F87">
      <w:pPr>
        <w:spacing w:line="480" w:lineRule="auto"/>
        <w:rPr>
          <w:lang w:val="en-US"/>
        </w:rPr>
      </w:pPr>
      <w:r>
        <w:rPr>
          <w:vertAlign w:val="superscript"/>
          <w:lang w:val="en-US"/>
        </w:rPr>
        <w:t xml:space="preserve">3 </w:t>
      </w:r>
      <w:r>
        <w:rPr>
          <w:lang w:val="en-US"/>
        </w:rPr>
        <w:t>Beta coefficients are scaled to reflect the change in dietary patterns over 6 to 24 months of age.</w:t>
      </w:r>
    </w:p>
    <w:p w:rsidR="009E1450" w:rsidRDefault="009E1450" w:rsidP="00530F87">
      <w:pPr>
        <w:spacing w:line="480" w:lineRule="auto"/>
        <w:rPr>
          <w:lang w:val="en-US"/>
        </w:rPr>
        <w:sectPr w:rsidR="009E1450" w:rsidSect="00FB6A53">
          <w:pgSz w:w="16838" w:h="11906" w:orient="landscape"/>
          <w:pgMar w:top="1800" w:right="1440" w:bottom="1800" w:left="1440" w:header="708" w:footer="708" w:gutter="0"/>
          <w:cols w:space="708"/>
          <w:docGrid w:linePitch="360"/>
        </w:sectPr>
      </w:pPr>
    </w:p>
    <w:p w:rsidR="009E1450" w:rsidRPr="009E1450" w:rsidRDefault="009E1450" w:rsidP="00530F87">
      <w:pPr>
        <w:spacing w:line="480" w:lineRule="auto"/>
        <w:rPr>
          <w:b/>
          <w:lang w:val="en-US"/>
        </w:rPr>
      </w:pPr>
      <w:r>
        <w:rPr>
          <w:b/>
          <w:lang w:val="en-US"/>
        </w:rPr>
        <w:lastRenderedPageBreak/>
        <w:t>References</w:t>
      </w:r>
    </w:p>
    <w:p w:rsidR="009E1450" w:rsidRDefault="00763CBE" w:rsidP="009E1450">
      <w:pPr>
        <w:spacing w:line="48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9E1450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9E1450">
        <w:rPr>
          <w:noProof/>
          <w:lang w:val="en-GB"/>
        </w:rPr>
        <w:t>1. Royston P (2005) Multiple imputation of missing values: update of ice. STATA J 5: 527-536.</w:t>
      </w:r>
    </w:p>
    <w:p w:rsidR="009E1450" w:rsidRDefault="009E1450" w:rsidP="009E1450">
      <w:pPr>
        <w:spacing w:line="48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 North K, Emmet P, Avon Longitudinal Study of Pregnancy and Childhood (ALSPAC) Study Team (2000) Multivariate analysis fo diet amonth three-year-old children and associations with socio-demographic characteristics. Eur J Clin Nutr 54: 73-80.</w:t>
      </w:r>
    </w:p>
    <w:p w:rsidR="009E1450" w:rsidRDefault="009E1450" w:rsidP="009E1450">
      <w:pPr>
        <w:spacing w:line="48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 Office of Population Censuses &amp; Surveys (1991) Standard occupational classification. London: Her Majesty's Stationery Office.</w:t>
      </w:r>
    </w:p>
    <w:p w:rsidR="004846FB" w:rsidRPr="008F2FA7" w:rsidRDefault="009E1450" w:rsidP="001F130D">
      <w:pPr>
        <w:spacing w:line="480" w:lineRule="auto"/>
        <w:ind w:left="720" w:hanging="720"/>
        <w:rPr>
          <w:lang w:val="en-GB"/>
        </w:rPr>
      </w:pPr>
      <w:r>
        <w:rPr>
          <w:noProof/>
          <w:lang w:val="en-GB"/>
        </w:rPr>
        <w:t>4. Caldwell BM, Bradley RH (1979) Home observation for measurement of the environment. Little Rock: University of Arkansas.</w:t>
      </w:r>
      <w:r w:rsidR="00763CBE">
        <w:rPr>
          <w:lang w:val="en-GB"/>
        </w:rPr>
        <w:fldChar w:fldCharType="end"/>
      </w:r>
    </w:p>
    <w:sectPr w:rsidR="004846FB" w:rsidRPr="008F2FA7" w:rsidSect="009E1450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75172" w:rsidRDefault="00D75172" w:rsidP="00F450DA">
      <w:r>
        <w:separator/>
      </w:r>
    </w:p>
  </w:endnote>
  <w:endnote w:type="continuationSeparator" w:id="0">
    <w:p w:rsidR="00D75172" w:rsidRDefault="00D75172" w:rsidP="00F450D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716351"/>
      <w:docPartObj>
        <w:docPartGallery w:val="Page Numbers (Bottom of Page)"/>
        <w:docPartUnique/>
      </w:docPartObj>
    </w:sdtPr>
    <w:sdtContent>
      <w:p w:rsidR="00D75172" w:rsidRDefault="00763CBE">
        <w:pPr>
          <w:pStyle w:val="Footer"/>
          <w:jc w:val="right"/>
        </w:pPr>
        <w:fldSimple w:instr=" PAGE   \* MERGEFORMAT ">
          <w:r w:rsidR="00592A7C">
            <w:rPr>
              <w:noProof/>
            </w:rPr>
            <w:t>1</w:t>
          </w:r>
        </w:fldSimple>
      </w:p>
    </w:sdtContent>
  </w:sdt>
  <w:p w:rsidR="00D75172" w:rsidRDefault="00D7517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75172" w:rsidRDefault="00D75172" w:rsidP="00F450DA">
      <w:r>
        <w:separator/>
      </w:r>
    </w:p>
  </w:footnote>
  <w:footnote w:type="continuationSeparator" w:id="0">
    <w:p w:rsidR="00D75172" w:rsidRDefault="00D75172" w:rsidP="00F450DA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E8F1BA4"/>
    <w:multiLevelType w:val="hybridMultilevel"/>
    <w:tmpl w:val="6358A476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>
    <w:nsid w:val="22920309"/>
    <w:multiLevelType w:val="multilevel"/>
    <w:tmpl w:val="2DDCA6BC"/>
    <w:lvl w:ilvl="0">
      <w:numFmt w:val="decimal"/>
      <w:lvlText w:val="%1"/>
      <w:lvlJc w:val="left"/>
      <w:pPr>
        <w:ind w:left="615" w:hanging="615"/>
      </w:pPr>
      <w:rPr>
        <w:rFonts w:cs="Times New Roman" w:hint="default"/>
      </w:rPr>
    </w:lvl>
    <w:lvl w:ilvl="1">
      <w:start w:val="1"/>
      <w:numFmt w:val="decimalZero"/>
      <w:lvlText w:val="%1.%2"/>
      <w:lvlJc w:val="left"/>
      <w:pPr>
        <w:ind w:left="615" w:hanging="615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2">
    <w:nsid w:val="2B2904CF"/>
    <w:multiLevelType w:val="hybridMultilevel"/>
    <w:tmpl w:val="8FDEC6BE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3CCD32AE"/>
    <w:multiLevelType w:val="multilevel"/>
    <w:tmpl w:val="12104D3C"/>
    <w:lvl w:ilvl="0">
      <w:numFmt w:val="decimal"/>
      <w:lvlText w:val="%1"/>
      <w:lvlJc w:val="left"/>
      <w:pPr>
        <w:ind w:left="615" w:hanging="615"/>
      </w:pPr>
      <w:rPr>
        <w:rFonts w:cs="Times New Roman" w:hint="default"/>
      </w:rPr>
    </w:lvl>
    <w:lvl w:ilvl="1">
      <w:start w:val="1"/>
      <w:numFmt w:val="decimalZero"/>
      <w:lvlText w:val="%1.%2"/>
      <w:lvlJc w:val="left"/>
      <w:pPr>
        <w:ind w:left="615" w:hanging="615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4">
    <w:nsid w:val="475673BA"/>
    <w:multiLevelType w:val="hybridMultilevel"/>
    <w:tmpl w:val="A4D03D4A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5BB60F93"/>
    <w:multiLevelType w:val="multilevel"/>
    <w:tmpl w:val="6CFC9576"/>
    <w:lvl w:ilvl="0">
      <w:numFmt w:val="decimal"/>
      <w:lvlText w:val="%1"/>
      <w:lvlJc w:val="left"/>
      <w:pPr>
        <w:ind w:left="420" w:hanging="420"/>
      </w:pPr>
      <w:rPr>
        <w:rFonts w:cs="Times New Roman" w:hint="default"/>
      </w:rPr>
    </w:lvl>
    <w:lvl w:ilvl="1">
      <w:start w:val="9"/>
      <w:numFmt w:val="decimalZero"/>
      <w:lvlText w:val="%1.%2"/>
      <w:lvlJc w:val="left"/>
      <w:pPr>
        <w:ind w:left="420" w:hanging="42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6">
    <w:nsid w:val="65442034"/>
    <w:multiLevelType w:val="multilevel"/>
    <w:tmpl w:val="5866B90E"/>
    <w:lvl w:ilvl="0">
      <w:numFmt w:val="decimal"/>
      <w:lvlText w:val="%1"/>
      <w:lvlJc w:val="left"/>
      <w:pPr>
        <w:ind w:left="420" w:hanging="420"/>
      </w:pPr>
      <w:rPr>
        <w:rFonts w:cs="Times New Roman" w:hint="default"/>
      </w:rPr>
    </w:lvl>
    <w:lvl w:ilvl="1">
      <w:start w:val="1"/>
      <w:numFmt w:val="decimalZero"/>
      <w:lvlText w:val="%1.%2"/>
      <w:lvlJc w:val="left"/>
      <w:pPr>
        <w:ind w:left="420" w:hanging="420"/>
      </w:pPr>
      <w:rPr>
        <w:rFonts w:cs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cs="Times New Roman" w:hint="default"/>
      </w:rPr>
    </w:lvl>
  </w:abstractNum>
  <w:abstractNum w:abstractNumId="7">
    <w:nsid w:val="65A07402"/>
    <w:multiLevelType w:val="hybridMultilevel"/>
    <w:tmpl w:val="3C3C25EA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6F1120EB"/>
    <w:multiLevelType w:val="hybridMultilevel"/>
    <w:tmpl w:val="153E2E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6"/>
  </w:num>
  <w:num w:numId="5">
    <w:abstractNumId w:val="1"/>
  </w:num>
  <w:num w:numId="6">
    <w:abstractNumId w:val="5"/>
  </w:num>
  <w:num w:numId="7">
    <w:abstractNumId w:val="7"/>
  </w:num>
  <w:num w:numId="8">
    <w:abstractNumId w:val="0"/>
  </w:num>
  <w:num w:numId="9">
    <w:abstractNumId w:val="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oNotDisplayPageBoundaries/>
  <w:proofState w:spelling="clean" w:grammar="clean"/>
  <w:stylePaneFormatFilter w:val="3701"/>
  <w:defaultTabStop w:val="720"/>
  <w:drawingGridHorizontalSpacing w:val="120"/>
  <w:displayHorizont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Dietary Patterns Library Copy.enl&lt;/item&gt;&lt;/Libraries&gt;&lt;/ENLibraries&gt;"/>
  </w:docVars>
  <w:rsids>
    <w:rsidRoot w:val="0016224C"/>
    <w:rsid w:val="00003210"/>
    <w:rsid w:val="00007294"/>
    <w:rsid w:val="00007C74"/>
    <w:rsid w:val="00010E54"/>
    <w:rsid w:val="00013F6D"/>
    <w:rsid w:val="00025CB6"/>
    <w:rsid w:val="00031805"/>
    <w:rsid w:val="00032A20"/>
    <w:rsid w:val="000354E7"/>
    <w:rsid w:val="00036459"/>
    <w:rsid w:val="00040803"/>
    <w:rsid w:val="000414CF"/>
    <w:rsid w:val="00042D62"/>
    <w:rsid w:val="000441E6"/>
    <w:rsid w:val="0004461A"/>
    <w:rsid w:val="0004564E"/>
    <w:rsid w:val="000503D6"/>
    <w:rsid w:val="00055533"/>
    <w:rsid w:val="000565C0"/>
    <w:rsid w:val="00056DD9"/>
    <w:rsid w:val="000572ED"/>
    <w:rsid w:val="00057352"/>
    <w:rsid w:val="00057822"/>
    <w:rsid w:val="00062EB2"/>
    <w:rsid w:val="0006446B"/>
    <w:rsid w:val="00066EC1"/>
    <w:rsid w:val="00072984"/>
    <w:rsid w:val="000778BC"/>
    <w:rsid w:val="0008199F"/>
    <w:rsid w:val="000843D6"/>
    <w:rsid w:val="00084B07"/>
    <w:rsid w:val="00091610"/>
    <w:rsid w:val="00096BC3"/>
    <w:rsid w:val="000A2902"/>
    <w:rsid w:val="000A70CF"/>
    <w:rsid w:val="000A7475"/>
    <w:rsid w:val="000A794C"/>
    <w:rsid w:val="000B1447"/>
    <w:rsid w:val="000B2CFD"/>
    <w:rsid w:val="000B6996"/>
    <w:rsid w:val="000B706A"/>
    <w:rsid w:val="000B7586"/>
    <w:rsid w:val="000B7F32"/>
    <w:rsid w:val="000C01C7"/>
    <w:rsid w:val="000D4996"/>
    <w:rsid w:val="000D5B03"/>
    <w:rsid w:val="000D6086"/>
    <w:rsid w:val="000E1C98"/>
    <w:rsid w:val="000F0618"/>
    <w:rsid w:val="000F1359"/>
    <w:rsid w:val="0010056B"/>
    <w:rsid w:val="00101145"/>
    <w:rsid w:val="001023AF"/>
    <w:rsid w:val="00103D55"/>
    <w:rsid w:val="00103E64"/>
    <w:rsid w:val="001126B5"/>
    <w:rsid w:val="001133B5"/>
    <w:rsid w:val="00114C7C"/>
    <w:rsid w:val="00116BC2"/>
    <w:rsid w:val="00117C9D"/>
    <w:rsid w:val="0012137B"/>
    <w:rsid w:val="00122D96"/>
    <w:rsid w:val="0012398B"/>
    <w:rsid w:val="001259C2"/>
    <w:rsid w:val="00130D98"/>
    <w:rsid w:val="00132593"/>
    <w:rsid w:val="001457B1"/>
    <w:rsid w:val="0015017A"/>
    <w:rsid w:val="00157BE8"/>
    <w:rsid w:val="0016224C"/>
    <w:rsid w:val="00164B58"/>
    <w:rsid w:val="00165754"/>
    <w:rsid w:val="0016696A"/>
    <w:rsid w:val="001751DD"/>
    <w:rsid w:val="00175ED0"/>
    <w:rsid w:val="00184111"/>
    <w:rsid w:val="001874AF"/>
    <w:rsid w:val="0018753D"/>
    <w:rsid w:val="00192B54"/>
    <w:rsid w:val="00193C60"/>
    <w:rsid w:val="001A0EB0"/>
    <w:rsid w:val="001A2584"/>
    <w:rsid w:val="001A4991"/>
    <w:rsid w:val="001A4A7A"/>
    <w:rsid w:val="001B094C"/>
    <w:rsid w:val="001B6354"/>
    <w:rsid w:val="001C02D9"/>
    <w:rsid w:val="001C5C00"/>
    <w:rsid w:val="001D269D"/>
    <w:rsid w:val="001D332F"/>
    <w:rsid w:val="001D3C7D"/>
    <w:rsid w:val="001D45A4"/>
    <w:rsid w:val="001D5535"/>
    <w:rsid w:val="001D5DDD"/>
    <w:rsid w:val="001D6F5F"/>
    <w:rsid w:val="001E04A2"/>
    <w:rsid w:val="001E0D34"/>
    <w:rsid w:val="001E29F5"/>
    <w:rsid w:val="001F1173"/>
    <w:rsid w:val="001F130D"/>
    <w:rsid w:val="001F59AD"/>
    <w:rsid w:val="001F7673"/>
    <w:rsid w:val="00201E23"/>
    <w:rsid w:val="00207BFB"/>
    <w:rsid w:val="002127AD"/>
    <w:rsid w:val="00222847"/>
    <w:rsid w:val="00223AFB"/>
    <w:rsid w:val="002305CE"/>
    <w:rsid w:val="002372BC"/>
    <w:rsid w:val="002417A6"/>
    <w:rsid w:val="00243F03"/>
    <w:rsid w:val="002452B6"/>
    <w:rsid w:val="00247C04"/>
    <w:rsid w:val="00252417"/>
    <w:rsid w:val="00257576"/>
    <w:rsid w:val="00265ED8"/>
    <w:rsid w:val="00266B01"/>
    <w:rsid w:val="0027559F"/>
    <w:rsid w:val="0028326B"/>
    <w:rsid w:val="0028466E"/>
    <w:rsid w:val="00286B8E"/>
    <w:rsid w:val="00291E17"/>
    <w:rsid w:val="00292FF3"/>
    <w:rsid w:val="00294971"/>
    <w:rsid w:val="0029609F"/>
    <w:rsid w:val="002A34D8"/>
    <w:rsid w:val="002A3A5A"/>
    <w:rsid w:val="002A7745"/>
    <w:rsid w:val="002B1EE5"/>
    <w:rsid w:val="002B2B31"/>
    <w:rsid w:val="002B2BF7"/>
    <w:rsid w:val="002B6A03"/>
    <w:rsid w:val="002C001F"/>
    <w:rsid w:val="002C179C"/>
    <w:rsid w:val="002C30DE"/>
    <w:rsid w:val="002C3795"/>
    <w:rsid w:val="002C4C6C"/>
    <w:rsid w:val="002C4CB9"/>
    <w:rsid w:val="002C539B"/>
    <w:rsid w:val="002C6C65"/>
    <w:rsid w:val="002C72A5"/>
    <w:rsid w:val="002D4D8B"/>
    <w:rsid w:val="002D522A"/>
    <w:rsid w:val="002F29B3"/>
    <w:rsid w:val="002F2F6A"/>
    <w:rsid w:val="002F74CF"/>
    <w:rsid w:val="00301E9A"/>
    <w:rsid w:val="00305525"/>
    <w:rsid w:val="00310E64"/>
    <w:rsid w:val="003131E5"/>
    <w:rsid w:val="00313DAF"/>
    <w:rsid w:val="00315D3F"/>
    <w:rsid w:val="00316752"/>
    <w:rsid w:val="00323793"/>
    <w:rsid w:val="00324110"/>
    <w:rsid w:val="00325100"/>
    <w:rsid w:val="00330174"/>
    <w:rsid w:val="00332886"/>
    <w:rsid w:val="00335DBF"/>
    <w:rsid w:val="003427DE"/>
    <w:rsid w:val="00345AFF"/>
    <w:rsid w:val="00345D04"/>
    <w:rsid w:val="0035172E"/>
    <w:rsid w:val="00364021"/>
    <w:rsid w:val="00367879"/>
    <w:rsid w:val="00370A0D"/>
    <w:rsid w:val="00371539"/>
    <w:rsid w:val="003717F6"/>
    <w:rsid w:val="00374535"/>
    <w:rsid w:val="0037613C"/>
    <w:rsid w:val="00377087"/>
    <w:rsid w:val="00384F70"/>
    <w:rsid w:val="003853C4"/>
    <w:rsid w:val="003862AF"/>
    <w:rsid w:val="00391176"/>
    <w:rsid w:val="003928B5"/>
    <w:rsid w:val="003972FB"/>
    <w:rsid w:val="00397827"/>
    <w:rsid w:val="003A0F0A"/>
    <w:rsid w:val="003A2D30"/>
    <w:rsid w:val="003A6678"/>
    <w:rsid w:val="003B0850"/>
    <w:rsid w:val="003B1BC4"/>
    <w:rsid w:val="003B2257"/>
    <w:rsid w:val="003B27BD"/>
    <w:rsid w:val="003C4F6D"/>
    <w:rsid w:val="003D27E1"/>
    <w:rsid w:val="003D4D8D"/>
    <w:rsid w:val="003D62E0"/>
    <w:rsid w:val="003E3F2C"/>
    <w:rsid w:val="003E657B"/>
    <w:rsid w:val="003F0BEA"/>
    <w:rsid w:val="003F0EEF"/>
    <w:rsid w:val="003F2672"/>
    <w:rsid w:val="003F2CD9"/>
    <w:rsid w:val="003F6CF5"/>
    <w:rsid w:val="00400165"/>
    <w:rsid w:val="00403AAB"/>
    <w:rsid w:val="00404690"/>
    <w:rsid w:val="00407631"/>
    <w:rsid w:val="0041379F"/>
    <w:rsid w:val="0041576F"/>
    <w:rsid w:val="0042125D"/>
    <w:rsid w:val="00422B63"/>
    <w:rsid w:val="00423FB1"/>
    <w:rsid w:val="00426014"/>
    <w:rsid w:val="00430237"/>
    <w:rsid w:val="00430298"/>
    <w:rsid w:val="00434D08"/>
    <w:rsid w:val="00436D3A"/>
    <w:rsid w:val="00436DAF"/>
    <w:rsid w:val="00436E67"/>
    <w:rsid w:val="00437591"/>
    <w:rsid w:val="00437DFF"/>
    <w:rsid w:val="004427A4"/>
    <w:rsid w:val="004434EA"/>
    <w:rsid w:val="00445C79"/>
    <w:rsid w:val="00447F56"/>
    <w:rsid w:val="00450384"/>
    <w:rsid w:val="004567DC"/>
    <w:rsid w:val="004569A6"/>
    <w:rsid w:val="0045776A"/>
    <w:rsid w:val="00461E0A"/>
    <w:rsid w:val="004633E9"/>
    <w:rsid w:val="00464C36"/>
    <w:rsid w:val="004653CB"/>
    <w:rsid w:val="004667A2"/>
    <w:rsid w:val="004754C4"/>
    <w:rsid w:val="004756D9"/>
    <w:rsid w:val="004843C8"/>
    <w:rsid w:val="004846FB"/>
    <w:rsid w:val="004851B1"/>
    <w:rsid w:val="00485BDF"/>
    <w:rsid w:val="00486729"/>
    <w:rsid w:val="004877F0"/>
    <w:rsid w:val="00496ADC"/>
    <w:rsid w:val="004A0237"/>
    <w:rsid w:val="004A031E"/>
    <w:rsid w:val="004A6716"/>
    <w:rsid w:val="004C1067"/>
    <w:rsid w:val="004C50CA"/>
    <w:rsid w:val="004D09BF"/>
    <w:rsid w:val="004D2E5D"/>
    <w:rsid w:val="004D4243"/>
    <w:rsid w:val="004D688D"/>
    <w:rsid w:val="004D6B8E"/>
    <w:rsid w:val="004E42C8"/>
    <w:rsid w:val="004F08D4"/>
    <w:rsid w:val="004F2FC8"/>
    <w:rsid w:val="004F328E"/>
    <w:rsid w:val="0050037F"/>
    <w:rsid w:val="00500687"/>
    <w:rsid w:val="00502B66"/>
    <w:rsid w:val="00503C3A"/>
    <w:rsid w:val="005040D5"/>
    <w:rsid w:val="0050565E"/>
    <w:rsid w:val="00506885"/>
    <w:rsid w:val="00507381"/>
    <w:rsid w:val="00507C39"/>
    <w:rsid w:val="005114DF"/>
    <w:rsid w:val="0051157A"/>
    <w:rsid w:val="00514594"/>
    <w:rsid w:val="00520E2F"/>
    <w:rsid w:val="005238D0"/>
    <w:rsid w:val="00530F87"/>
    <w:rsid w:val="005312D7"/>
    <w:rsid w:val="00531FAF"/>
    <w:rsid w:val="00532F0F"/>
    <w:rsid w:val="00535389"/>
    <w:rsid w:val="00536854"/>
    <w:rsid w:val="00541E45"/>
    <w:rsid w:val="005460D8"/>
    <w:rsid w:val="0055120D"/>
    <w:rsid w:val="00551AB5"/>
    <w:rsid w:val="00555DCD"/>
    <w:rsid w:val="00556588"/>
    <w:rsid w:val="0055674D"/>
    <w:rsid w:val="00556BA2"/>
    <w:rsid w:val="0055744D"/>
    <w:rsid w:val="00560072"/>
    <w:rsid w:val="00563DD1"/>
    <w:rsid w:val="005724C4"/>
    <w:rsid w:val="00574F09"/>
    <w:rsid w:val="00585583"/>
    <w:rsid w:val="00591D9D"/>
    <w:rsid w:val="00592862"/>
    <w:rsid w:val="00592A7C"/>
    <w:rsid w:val="00595CE1"/>
    <w:rsid w:val="00597EDA"/>
    <w:rsid w:val="005A119C"/>
    <w:rsid w:val="005A1949"/>
    <w:rsid w:val="005A1957"/>
    <w:rsid w:val="005A3B9A"/>
    <w:rsid w:val="005B086B"/>
    <w:rsid w:val="005B0E2B"/>
    <w:rsid w:val="005B558F"/>
    <w:rsid w:val="005C20C5"/>
    <w:rsid w:val="005C24AE"/>
    <w:rsid w:val="005C2B22"/>
    <w:rsid w:val="005C315F"/>
    <w:rsid w:val="005C6C15"/>
    <w:rsid w:val="005D0DC9"/>
    <w:rsid w:val="005D3359"/>
    <w:rsid w:val="005D3C9D"/>
    <w:rsid w:val="005E0B98"/>
    <w:rsid w:val="005E477B"/>
    <w:rsid w:val="005E6DC4"/>
    <w:rsid w:val="005E70D6"/>
    <w:rsid w:val="005F0EC6"/>
    <w:rsid w:val="005F149F"/>
    <w:rsid w:val="005F14B2"/>
    <w:rsid w:val="005F1EE7"/>
    <w:rsid w:val="005F35C2"/>
    <w:rsid w:val="005F5779"/>
    <w:rsid w:val="005F7B4C"/>
    <w:rsid w:val="0060062C"/>
    <w:rsid w:val="006047B5"/>
    <w:rsid w:val="00620115"/>
    <w:rsid w:val="0062031B"/>
    <w:rsid w:val="00621577"/>
    <w:rsid w:val="00622B91"/>
    <w:rsid w:val="006241AD"/>
    <w:rsid w:val="00632D54"/>
    <w:rsid w:val="00635C0F"/>
    <w:rsid w:val="006515C2"/>
    <w:rsid w:val="00652AA4"/>
    <w:rsid w:val="00652D8C"/>
    <w:rsid w:val="006533D7"/>
    <w:rsid w:val="0065360D"/>
    <w:rsid w:val="0066077E"/>
    <w:rsid w:val="00661855"/>
    <w:rsid w:val="00663166"/>
    <w:rsid w:val="00663B70"/>
    <w:rsid w:val="0066442B"/>
    <w:rsid w:val="00666297"/>
    <w:rsid w:val="006702F6"/>
    <w:rsid w:val="006745CD"/>
    <w:rsid w:val="006752B0"/>
    <w:rsid w:val="00675D1A"/>
    <w:rsid w:val="006774EA"/>
    <w:rsid w:val="00680208"/>
    <w:rsid w:val="006858D1"/>
    <w:rsid w:val="0068599B"/>
    <w:rsid w:val="00686CA4"/>
    <w:rsid w:val="006873B0"/>
    <w:rsid w:val="00687765"/>
    <w:rsid w:val="006908AB"/>
    <w:rsid w:val="00692467"/>
    <w:rsid w:val="00692D32"/>
    <w:rsid w:val="006930D4"/>
    <w:rsid w:val="00696634"/>
    <w:rsid w:val="006A4C59"/>
    <w:rsid w:val="006A5536"/>
    <w:rsid w:val="006B05F1"/>
    <w:rsid w:val="006B2422"/>
    <w:rsid w:val="006B25F8"/>
    <w:rsid w:val="006B2783"/>
    <w:rsid w:val="006B33F4"/>
    <w:rsid w:val="006B3A6D"/>
    <w:rsid w:val="006B5855"/>
    <w:rsid w:val="006C0986"/>
    <w:rsid w:val="006C0F88"/>
    <w:rsid w:val="006C1620"/>
    <w:rsid w:val="006C1C93"/>
    <w:rsid w:val="006C3CCF"/>
    <w:rsid w:val="006C435A"/>
    <w:rsid w:val="006C596B"/>
    <w:rsid w:val="006C63C3"/>
    <w:rsid w:val="006D4A4C"/>
    <w:rsid w:val="006D4F80"/>
    <w:rsid w:val="006D60C5"/>
    <w:rsid w:val="006E154A"/>
    <w:rsid w:val="006E74AB"/>
    <w:rsid w:val="006F21D7"/>
    <w:rsid w:val="006F235D"/>
    <w:rsid w:val="006F3246"/>
    <w:rsid w:val="00701313"/>
    <w:rsid w:val="007019AB"/>
    <w:rsid w:val="00704AE7"/>
    <w:rsid w:val="007057D9"/>
    <w:rsid w:val="00705AF5"/>
    <w:rsid w:val="007067EC"/>
    <w:rsid w:val="00710F53"/>
    <w:rsid w:val="00713787"/>
    <w:rsid w:val="007139A8"/>
    <w:rsid w:val="00722237"/>
    <w:rsid w:val="00723121"/>
    <w:rsid w:val="00726DFC"/>
    <w:rsid w:val="007272FC"/>
    <w:rsid w:val="007404A7"/>
    <w:rsid w:val="0074605D"/>
    <w:rsid w:val="00747D2E"/>
    <w:rsid w:val="00752580"/>
    <w:rsid w:val="00755E8A"/>
    <w:rsid w:val="0076160A"/>
    <w:rsid w:val="00761823"/>
    <w:rsid w:val="0076285A"/>
    <w:rsid w:val="00762F7A"/>
    <w:rsid w:val="00763CBE"/>
    <w:rsid w:val="00771214"/>
    <w:rsid w:val="007725BB"/>
    <w:rsid w:val="00777803"/>
    <w:rsid w:val="00783581"/>
    <w:rsid w:val="007839D7"/>
    <w:rsid w:val="00783B0F"/>
    <w:rsid w:val="0078503A"/>
    <w:rsid w:val="00787877"/>
    <w:rsid w:val="00794410"/>
    <w:rsid w:val="007947C3"/>
    <w:rsid w:val="00796202"/>
    <w:rsid w:val="00797A50"/>
    <w:rsid w:val="007A0809"/>
    <w:rsid w:val="007A1E2D"/>
    <w:rsid w:val="007A2826"/>
    <w:rsid w:val="007A3DF0"/>
    <w:rsid w:val="007A4378"/>
    <w:rsid w:val="007A46CD"/>
    <w:rsid w:val="007A5E5E"/>
    <w:rsid w:val="007A6436"/>
    <w:rsid w:val="007B467B"/>
    <w:rsid w:val="007C5B01"/>
    <w:rsid w:val="007C770B"/>
    <w:rsid w:val="007D00C7"/>
    <w:rsid w:val="007D0A75"/>
    <w:rsid w:val="007D154C"/>
    <w:rsid w:val="007D297B"/>
    <w:rsid w:val="007D3406"/>
    <w:rsid w:val="007D5182"/>
    <w:rsid w:val="007E0A5A"/>
    <w:rsid w:val="007F0613"/>
    <w:rsid w:val="007F152B"/>
    <w:rsid w:val="007F3FCF"/>
    <w:rsid w:val="007F518E"/>
    <w:rsid w:val="007F77F0"/>
    <w:rsid w:val="0080442D"/>
    <w:rsid w:val="00805959"/>
    <w:rsid w:val="00806750"/>
    <w:rsid w:val="008120C7"/>
    <w:rsid w:val="00812A64"/>
    <w:rsid w:val="00815320"/>
    <w:rsid w:val="00820F7A"/>
    <w:rsid w:val="008256DC"/>
    <w:rsid w:val="008275FA"/>
    <w:rsid w:val="00830A29"/>
    <w:rsid w:val="0083476F"/>
    <w:rsid w:val="00835906"/>
    <w:rsid w:val="008406A8"/>
    <w:rsid w:val="0084093C"/>
    <w:rsid w:val="00840CEA"/>
    <w:rsid w:val="00841FAE"/>
    <w:rsid w:val="00846E50"/>
    <w:rsid w:val="00850A54"/>
    <w:rsid w:val="0085237B"/>
    <w:rsid w:val="00852A1E"/>
    <w:rsid w:val="00862B85"/>
    <w:rsid w:val="00863F5B"/>
    <w:rsid w:val="00864740"/>
    <w:rsid w:val="0087453F"/>
    <w:rsid w:val="0087590C"/>
    <w:rsid w:val="00876478"/>
    <w:rsid w:val="00876C5E"/>
    <w:rsid w:val="0088040C"/>
    <w:rsid w:val="00880795"/>
    <w:rsid w:val="0088268A"/>
    <w:rsid w:val="0088613C"/>
    <w:rsid w:val="008909F1"/>
    <w:rsid w:val="008915BA"/>
    <w:rsid w:val="00892055"/>
    <w:rsid w:val="00894B95"/>
    <w:rsid w:val="00895ACF"/>
    <w:rsid w:val="008974ED"/>
    <w:rsid w:val="008A7BDA"/>
    <w:rsid w:val="008B0552"/>
    <w:rsid w:val="008B0BC9"/>
    <w:rsid w:val="008B2426"/>
    <w:rsid w:val="008B2FA3"/>
    <w:rsid w:val="008B394E"/>
    <w:rsid w:val="008B62E7"/>
    <w:rsid w:val="008B6B90"/>
    <w:rsid w:val="008C1087"/>
    <w:rsid w:val="008C1D3D"/>
    <w:rsid w:val="008C239B"/>
    <w:rsid w:val="008C4548"/>
    <w:rsid w:val="008D17B5"/>
    <w:rsid w:val="008D3E3E"/>
    <w:rsid w:val="008D6469"/>
    <w:rsid w:val="008E0696"/>
    <w:rsid w:val="008E3994"/>
    <w:rsid w:val="008E39D4"/>
    <w:rsid w:val="008E4583"/>
    <w:rsid w:val="008E492E"/>
    <w:rsid w:val="008E4B32"/>
    <w:rsid w:val="008E60C0"/>
    <w:rsid w:val="008E6575"/>
    <w:rsid w:val="008F2FA7"/>
    <w:rsid w:val="008F7A9B"/>
    <w:rsid w:val="008F7CC7"/>
    <w:rsid w:val="0090100D"/>
    <w:rsid w:val="00904CBD"/>
    <w:rsid w:val="00907C75"/>
    <w:rsid w:val="00910789"/>
    <w:rsid w:val="0091250D"/>
    <w:rsid w:val="00914162"/>
    <w:rsid w:val="0091614D"/>
    <w:rsid w:val="00917430"/>
    <w:rsid w:val="00927780"/>
    <w:rsid w:val="00941F2C"/>
    <w:rsid w:val="0094279A"/>
    <w:rsid w:val="00944FF9"/>
    <w:rsid w:val="0094596F"/>
    <w:rsid w:val="0094707C"/>
    <w:rsid w:val="00947237"/>
    <w:rsid w:val="00951B8E"/>
    <w:rsid w:val="00953FE5"/>
    <w:rsid w:val="00956ADD"/>
    <w:rsid w:val="00963D2D"/>
    <w:rsid w:val="00974DA3"/>
    <w:rsid w:val="009764AA"/>
    <w:rsid w:val="009823B0"/>
    <w:rsid w:val="00983618"/>
    <w:rsid w:val="0098513D"/>
    <w:rsid w:val="0099073D"/>
    <w:rsid w:val="00992685"/>
    <w:rsid w:val="00992AD4"/>
    <w:rsid w:val="0099615D"/>
    <w:rsid w:val="009973E8"/>
    <w:rsid w:val="009A1F5A"/>
    <w:rsid w:val="009A7E56"/>
    <w:rsid w:val="009B0028"/>
    <w:rsid w:val="009B02DE"/>
    <w:rsid w:val="009B12BA"/>
    <w:rsid w:val="009B4784"/>
    <w:rsid w:val="009B6548"/>
    <w:rsid w:val="009C0C9C"/>
    <w:rsid w:val="009C41CE"/>
    <w:rsid w:val="009C4213"/>
    <w:rsid w:val="009C5847"/>
    <w:rsid w:val="009C658B"/>
    <w:rsid w:val="009C6DA5"/>
    <w:rsid w:val="009C79C5"/>
    <w:rsid w:val="009D25F0"/>
    <w:rsid w:val="009D326B"/>
    <w:rsid w:val="009D7445"/>
    <w:rsid w:val="009E1450"/>
    <w:rsid w:val="009E42C3"/>
    <w:rsid w:val="009E5C25"/>
    <w:rsid w:val="009E7E95"/>
    <w:rsid w:val="009F18B5"/>
    <w:rsid w:val="009F1BF6"/>
    <w:rsid w:val="009F5D03"/>
    <w:rsid w:val="009F697F"/>
    <w:rsid w:val="00A0006D"/>
    <w:rsid w:val="00A06826"/>
    <w:rsid w:val="00A06A29"/>
    <w:rsid w:val="00A11BEC"/>
    <w:rsid w:val="00A16F72"/>
    <w:rsid w:val="00A23EC3"/>
    <w:rsid w:val="00A2407C"/>
    <w:rsid w:val="00A25389"/>
    <w:rsid w:val="00A30AAE"/>
    <w:rsid w:val="00A318E1"/>
    <w:rsid w:val="00A330CA"/>
    <w:rsid w:val="00A34FB7"/>
    <w:rsid w:val="00A36391"/>
    <w:rsid w:val="00A37821"/>
    <w:rsid w:val="00A37AAF"/>
    <w:rsid w:val="00A37BA6"/>
    <w:rsid w:val="00A41746"/>
    <w:rsid w:val="00A430F3"/>
    <w:rsid w:val="00A46202"/>
    <w:rsid w:val="00A50343"/>
    <w:rsid w:val="00A528C5"/>
    <w:rsid w:val="00A54EE5"/>
    <w:rsid w:val="00A56F27"/>
    <w:rsid w:val="00A60BE0"/>
    <w:rsid w:val="00A627A1"/>
    <w:rsid w:val="00A62F47"/>
    <w:rsid w:val="00A666B6"/>
    <w:rsid w:val="00A67D72"/>
    <w:rsid w:val="00A71D93"/>
    <w:rsid w:val="00A724F2"/>
    <w:rsid w:val="00A809AD"/>
    <w:rsid w:val="00A91905"/>
    <w:rsid w:val="00A93278"/>
    <w:rsid w:val="00A95722"/>
    <w:rsid w:val="00A959E6"/>
    <w:rsid w:val="00A96C24"/>
    <w:rsid w:val="00AA1546"/>
    <w:rsid w:val="00AA19C8"/>
    <w:rsid w:val="00AA26C0"/>
    <w:rsid w:val="00AB48EE"/>
    <w:rsid w:val="00AC1CF1"/>
    <w:rsid w:val="00AC34B2"/>
    <w:rsid w:val="00AC7CD7"/>
    <w:rsid w:val="00AD2E16"/>
    <w:rsid w:val="00AD3E87"/>
    <w:rsid w:val="00AD6D15"/>
    <w:rsid w:val="00AE0207"/>
    <w:rsid w:val="00AE02AD"/>
    <w:rsid w:val="00AE0408"/>
    <w:rsid w:val="00AE0D1D"/>
    <w:rsid w:val="00AE65B0"/>
    <w:rsid w:val="00AF2AC5"/>
    <w:rsid w:val="00AF317C"/>
    <w:rsid w:val="00B03DDC"/>
    <w:rsid w:val="00B04A56"/>
    <w:rsid w:val="00B07D67"/>
    <w:rsid w:val="00B15B1F"/>
    <w:rsid w:val="00B20875"/>
    <w:rsid w:val="00B21295"/>
    <w:rsid w:val="00B23F8E"/>
    <w:rsid w:val="00B24FE0"/>
    <w:rsid w:val="00B269BD"/>
    <w:rsid w:val="00B30DFD"/>
    <w:rsid w:val="00B33ED3"/>
    <w:rsid w:val="00B36761"/>
    <w:rsid w:val="00B42DFD"/>
    <w:rsid w:val="00B446A5"/>
    <w:rsid w:val="00B474C4"/>
    <w:rsid w:val="00B479DC"/>
    <w:rsid w:val="00B51AD2"/>
    <w:rsid w:val="00B52160"/>
    <w:rsid w:val="00B62EA5"/>
    <w:rsid w:val="00B63850"/>
    <w:rsid w:val="00B719C2"/>
    <w:rsid w:val="00B71F08"/>
    <w:rsid w:val="00B72B5A"/>
    <w:rsid w:val="00B73343"/>
    <w:rsid w:val="00B7356B"/>
    <w:rsid w:val="00B762BE"/>
    <w:rsid w:val="00B81248"/>
    <w:rsid w:val="00B83EE7"/>
    <w:rsid w:val="00B91461"/>
    <w:rsid w:val="00B9180B"/>
    <w:rsid w:val="00B94A79"/>
    <w:rsid w:val="00B95257"/>
    <w:rsid w:val="00B95928"/>
    <w:rsid w:val="00BA1471"/>
    <w:rsid w:val="00BA2B10"/>
    <w:rsid w:val="00BA3735"/>
    <w:rsid w:val="00BA524A"/>
    <w:rsid w:val="00BB1A34"/>
    <w:rsid w:val="00BB4CBA"/>
    <w:rsid w:val="00BC0A26"/>
    <w:rsid w:val="00BC1295"/>
    <w:rsid w:val="00BC22DB"/>
    <w:rsid w:val="00BC46BC"/>
    <w:rsid w:val="00BC7991"/>
    <w:rsid w:val="00BC7C2D"/>
    <w:rsid w:val="00BD2DC2"/>
    <w:rsid w:val="00BD33EC"/>
    <w:rsid w:val="00BD41A3"/>
    <w:rsid w:val="00BD6ACB"/>
    <w:rsid w:val="00BD74D4"/>
    <w:rsid w:val="00BE07D4"/>
    <w:rsid w:val="00BE092E"/>
    <w:rsid w:val="00BE0A38"/>
    <w:rsid w:val="00BE1DA8"/>
    <w:rsid w:val="00BE2307"/>
    <w:rsid w:val="00BE3030"/>
    <w:rsid w:val="00BE494A"/>
    <w:rsid w:val="00BE4C4A"/>
    <w:rsid w:val="00BE506C"/>
    <w:rsid w:val="00BE7FAD"/>
    <w:rsid w:val="00BF38EB"/>
    <w:rsid w:val="00BF4F38"/>
    <w:rsid w:val="00C0026B"/>
    <w:rsid w:val="00C01463"/>
    <w:rsid w:val="00C03DE3"/>
    <w:rsid w:val="00C05846"/>
    <w:rsid w:val="00C10847"/>
    <w:rsid w:val="00C11148"/>
    <w:rsid w:val="00C1465F"/>
    <w:rsid w:val="00C14A47"/>
    <w:rsid w:val="00C15913"/>
    <w:rsid w:val="00C168D7"/>
    <w:rsid w:val="00C1778B"/>
    <w:rsid w:val="00C21026"/>
    <w:rsid w:val="00C21EB4"/>
    <w:rsid w:val="00C22086"/>
    <w:rsid w:val="00C23C86"/>
    <w:rsid w:val="00C2443F"/>
    <w:rsid w:val="00C24D28"/>
    <w:rsid w:val="00C258E0"/>
    <w:rsid w:val="00C305FF"/>
    <w:rsid w:val="00C3118F"/>
    <w:rsid w:val="00C3184D"/>
    <w:rsid w:val="00C335E5"/>
    <w:rsid w:val="00C345A6"/>
    <w:rsid w:val="00C35B42"/>
    <w:rsid w:val="00C41292"/>
    <w:rsid w:val="00C4319D"/>
    <w:rsid w:val="00C62265"/>
    <w:rsid w:val="00C6326F"/>
    <w:rsid w:val="00C6411C"/>
    <w:rsid w:val="00C6627C"/>
    <w:rsid w:val="00C71F51"/>
    <w:rsid w:val="00C740E7"/>
    <w:rsid w:val="00C754AF"/>
    <w:rsid w:val="00C80A76"/>
    <w:rsid w:val="00C8552C"/>
    <w:rsid w:val="00C85F13"/>
    <w:rsid w:val="00C92497"/>
    <w:rsid w:val="00C93BBA"/>
    <w:rsid w:val="00C94A2F"/>
    <w:rsid w:val="00C94BB9"/>
    <w:rsid w:val="00C974A2"/>
    <w:rsid w:val="00CA296D"/>
    <w:rsid w:val="00CA4D60"/>
    <w:rsid w:val="00CA60BA"/>
    <w:rsid w:val="00CA7B69"/>
    <w:rsid w:val="00CB24F5"/>
    <w:rsid w:val="00CB404D"/>
    <w:rsid w:val="00CC0FA6"/>
    <w:rsid w:val="00CC3AC6"/>
    <w:rsid w:val="00CC63BD"/>
    <w:rsid w:val="00CC6691"/>
    <w:rsid w:val="00CC6BAE"/>
    <w:rsid w:val="00CD1C74"/>
    <w:rsid w:val="00CD3B81"/>
    <w:rsid w:val="00CD6754"/>
    <w:rsid w:val="00CD7327"/>
    <w:rsid w:val="00CE0783"/>
    <w:rsid w:val="00CE661E"/>
    <w:rsid w:val="00CE7E3E"/>
    <w:rsid w:val="00CF4A69"/>
    <w:rsid w:val="00CF6509"/>
    <w:rsid w:val="00CF7828"/>
    <w:rsid w:val="00D045A2"/>
    <w:rsid w:val="00D046F2"/>
    <w:rsid w:val="00D04988"/>
    <w:rsid w:val="00D05524"/>
    <w:rsid w:val="00D05CCC"/>
    <w:rsid w:val="00D0735B"/>
    <w:rsid w:val="00D116AE"/>
    <w:rsid w:val="00D16792"/>
    <w:rsid w:val="00D17004"/>
    <w:rsid w:val="00D22757"/>
    <w:rsid w:val="00D23BA7"/>
    <w:rsid w:val="00D240BB"/>
    <w:rsid w:val="00D31CC0"/>
    <w:rsid w:val="00D35EEC"/>
    <w:rsid w:val="00D40A2D"/>
    <w:rsid w:val="00D424E7"/>
    <w:rsid w:val="00D42F45"/>
    <w:rsid w:val="00D43FF3"/>
    <w:rsid w:val="00D45F08"/>
    <w:rsid w:val="00D47181"/>
    <w:rsid w:val="00D51B44"/>
    <w:rsid w:val="00D5352C"/>
    <w:rsid w:val="00D545AB"/>
    <w:rsid w:val="00D54631"/>
    <w:rsid w:val="00D55EA0"/>
    <w:rsid w:val="00D73E02"/>
    <w:rsid w:val="00D7499D"/>
    <w:rsid w:val="00D75172"/>
    <w:rsid w:val="00D772F3"/>
    <w:rsid w:val="00D80D66"/>
    <w:rsid w:val="00D87EE7"/>
    <w:rsid w:val="00D92CEC"/>
    <w:rsid w:val="00D936E1"/>
    <w:rsid w:val="00D97BC2"/>
    <w:rsid w:val="00DA0133"/>
    <w:rsid w:val="00DA15B7"/>
    <w:rsid w:val="00DA3565"/>
    <w:rsid w:val="00DB05E6"/>
    <w:rsid w:val="00DB16C6"/>
    <w:rsid w:val="00DB46C8"/>
    <w:rsid w:val="00DB4B16"/>
    <w:rsid w:val="00DC292E"/>
    <w:rsid w:val="00DC2BE0"/>
    <w:rsid w:val="00DC4761"/>
    <w:rsid w:val="00DD1463"/>
    <w:rsid w:val="00DD1BBB"/>
    <w:rsid w:val="00DD3ADE"/>
    <w:rsid w:val="00DD4128"/>
    <w:rsid w:val="00DD42BC"/>
    <w:rsid w:val="00DD6345"/>
    <w:rsid w:val="00DD6A77"/>
    <w:rsid w:val="00DD6D4B"/>
    <w:rsid w:val="00DD70CD"/>
    <w:rsid w:val="00DD7727"/>
    <w:rsid w:val="00DD78F5"/>
    <w:rsid w:val="00DE52AD"/>
    <w:rsid w:val="00DE6233"/>
    <w:rsid w:val="00DE6D78"/>
    <w:rsid w:val="00DE7944"/>
    <w:rsid w:val="00DF20DA"/>
    <w:rsid w:val="00DF3D9B"/>
    <w:rsid w:val="00DF6301"/>
    <w:rsid w:val="00DF6C65"/>
    <w:rsid w:val="00E0126E"/>
    <w:rsid w:val="00E06C97"/>
    <w:rsid w:val="00E07DAF"/>
    <w:rsid w:val="00E11775"/>
    <w:rsid w:val="00E175BA"/>
    <w:rsid w:val="00E21429"/>
    <w:rsid w:val="00E2494C"/>
    <w:rsid w:val="00E24955"/>
    <w:rsid w:val="00E316F4"/>
    <w:rsid w:val="00E33393"/>
    <w:rsid w:val="00E43AFA"/>
    <w:rsid w:val="00E440E5"/>
    <w:rsid w:val="00E4686A"/>
    <w:rsid w:val="00E4699D"/>
    <w:rsid w:val="00E47882"/>
    <w:rsid w:val="00E51446"/>
    <w:rsid w:val="00E61AD0"/>
    <w:rsid w:val="00E629F8"/>
    <w:rsid w:val="00E6504D"/>
    <w:rsid w:val="00E65489"/>
    <w:rsid w:val="00E669B1"/>
    <w:rsid w:val="00E675FE"/>
    <w:rsid w:val="00E67625"/>
    <w:rsid w:val="00E70422"/>
    <w:rsid w:val="00E73D1B"/>
    <w:rsid w:val="00E763B3"/>
    <w:rsid w:val="00E82208"/>
    <w:rsid w:val="00E845C5"/>
    <w:rsid w:val="00E90A73"/>
    <w:rsid w:val="00E919CC"/>
    <w:rsid w:val="00E92FE7"/>
    <w:rsid w:val="00E9561A"/>
    <w:rsid w:val="00E95865"/>
    <w:rsid w:val="00E96E96"/>
    <w:rsid w:val="00EA3353"/>
    <w:rsid w:val="00EA4318"/>
    <w:rsid w:val="00EA6562"/>
    <w:rsid w:val="00EA7442"/>
    <w:rsid w:val="00EB51D5"/>
    <w:rsid w:val="00EC0F96"/>
    <w:rsid w:val="00EC2298"/>
    <w:rsid w:val="00EC4929"/>
    <w:rsid w:val="00EC6C60"/>
    <w:rsid w:val="00ED0C1B"/>
    <w:rsid w:val="00ED1A99"/>
    <w:rsid w:val="00ED1E95"/>
    <w:rsid w:val="00ED2284"/>
    <w:rsid w:val="00ED48F0"/>
    <w:rsid w:val="00ED6645"/>
    <w:rsid w:val="00EF6B43"/>
    <w:rsid w:val="00F00467"/>
    <w:rsid w:val="00F01C76"/>
    <w:rsid w:val="00F02DEF"/>
    <w:rsid w:val="00F071C7"/>
    <w:rsid w:val="00F153F9"/>
    <w:rsid w:val="00F168B3"/>
    <w:rsid w:val="00F2278C"/>
    <w:rsid w:val="00F256D0"/>
    <w:rsid w:val="00F257E8"/>
    <w:rsid w:val="00F27AAB"/>
    <w:rsid w:val="00F31453"/>
    <w:rsid w:val="00F31A10"/>
    <w:rsid w:val="00F33956"/>
    <w:rsid w:val="00F37DEC"/>
    <w:rsid w:val="00F4493B"/>
    <w:rsid w:val="00F44C67"/>
    <w:rsid w:val="00F450DA"/>
    <w:rsid w:val="00F508B5"/>
    <w:rsid w:val="00F516AC"/>
    <w:rsid w:val="00F52C82"/>
    <w:rsid w:val="00F53146"/>
    <w:rsid w:val="00F53C3C"/>
    <w:rsid w:val="00F5405C"/>
    <w:rsid w:val="00F56ADB"/>
    <w:rsid w:val="00F5747F"/>
    <w:rsid w:val="00F57DFC"/>
    <w:rsid w:val="00F6074A"/>
    <w:rsid w:val="00F618AE"/>
    <w:rsid w:val="00F70D81"/>
    <w:rsid w:val="00F71383"/>
    <w:rsid w:val="00F80F12"/>
    <w:rsid w:val="00F81B4A"/>
    <w:rsid w:val="00F82243"/>
    <w:rsid w:val="00F94792"/>
    <w:rsid w:val="00F97E35"/>
    <w:rsid w:val="00FA12C7"/>
    <w:rsid w:val="00FA2BFF"/>
    <w:rsid w:val="00FA369F"/>
    <w:rsid w:val="00FA54DE"/>
    <w:rsid w:val="00FB03AD"/>
    <w:rsid w:val="00FB2A06"/>
    <w:rsid w:val="00FB3688"/>
    <w:rsid w:val="00FB6A53"/>
    <w:rsid w:val="00FC1017"/>
    <w:rsid w:val="00FC3AAD"/>
    <w:rsid w:val="00FC5105"/>
    <w:rsid w:val="00FC7B4A"/>
    <w:rsid w:val="00FD2F7B"/>
    <w:rsid w:val="00FD6055"/>
    <w:rsid w:val="00FD7C75"/>
    <w:rsid w:val="00FE54F0"/>
    <w:rsid w:val="00FF0DDC"/>
    <w:rsid w:val="00FF4570"/>
    <w:rsid w:val="00FF4D38"/>
    <w:rsid w:val="00FF70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n-AU" w:eastAsia="en-AU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No List" w:locked="1" w:semiHidden="0" w:uiPriority="0" w:unhideWhenUsed="0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536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F450D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F450DA"/>
    <w:rPr>
      <w:rFonts w:cs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rsid w:val="00F450D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F450DA"/>
    <w:rPr>
      <w:rFonts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rsid w:val="007D0A75"/>
    <w:rPr>
      <w:rFonts w:cs="Times New Roman"/>
      <w:color w:val="0000FF"/>
      <w:u w:val="single"/>
    </w:rPr>
  </w:style>
  <w:style w:type="paragraph" w:styleId="ListParagraph">
    <w:name w:val="List Paragraph"/>
    <w:basedOn w:val="Normal"/>
    <w:uiPriority w:val="99"/>
    <w:qFormat/>
    <w:rsid w:val="00556588"/>
    <w:pPr>
      <w:ind w:left="720"/>
      <w:contextualSpacing/>
    </w:pPr>
  </w:style>
  <w:style w:type="paragraph" w:styleId="BodyTextIndent">
    <w:name w:val="Body Text Indent"/>
    <w:basedOn w:val="Normal"/>
    <w:link w:val="BodyTextIndentChar"/>
    <w:uiPriority w:val="99"/>
    <w:rsid w:val="00423FB1"/>
    <w:pPr>
      <w:autoSpaceDE w:val="0"/>
      <w:autoSpaceDN w:val="0"/>
      <w:adjustRightInd w:val="0"/>
      <w:ind w:left="720"/>
    </w:pPr>
    <w:rPr>
      <w:i/>
      <w:lang w:val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423FB1"/>
    <w:rPr>
      <w:rFonts w:cs="Times New Roman"/>
      <w:i/>
      <w:sz w:val="24"/>
      <w:szCs w:val="24"/>
      <w:lang w:val="en-US" w:eastAsia="en-US"/>
    </w:rPr>
  </w:style>
  <w:style w:type="table" w:styleId="TableGrid">
    <w:name w:val="Table Grid"/>
    <w:basedOn w:val="TableNormal"/>
    <w:uiPriority w:val="99"/>
    <w:rsid w:val="002B1EE5"/>
    <w:rPr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rsid w:val="007A6436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7A643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7A6436"/>
    <w:rPr>
      <w:rFonts w:cs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7A64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7A6436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7A64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7A6436"/>
    <w:rPr>
      <w:rFonts w:ascii="Tahoma" w:hAnsi="Tahoma" w:cs="Tahoma"/>
      <w:sz w:val="16"/>
      <w:szCs w:val="16"/>
      <w:lang w:eastAsia="en-US"/>
    </w:rPr>
  </w:style>
  <w:style w:type="character" w:styleId="FollowedHyperlink">
    <w:name w:val="FollowedHyperlink"/>
    <w:basedOn w:val="DefaultParagraphFont"/>
    <w:uiPriority w:val="99"/>
    <w:rsid w:val="00F508B5"/>
    <w:rPr>
      <w:rFonts w:cs="Times New Roman"/>
      <w:color w:val="800080"/>
      <w:u w:val="single"/>
    </w:rPr>
  </w:style>
  <w:style w:type="paragraph" w:styleId="NormalWeb">
    <w:name w:val="Normal (Web)"/>
    <w:basedOn w:val="Normal"/>
    <w:uiPriority w:val="99"/>
    <w:unhideWhenUsed/>
    <w:rsid w:val="00841FAE"/>
    <w:pPr>
      <w:spacing w:before="100" w:beforeAutospacing="1" w:after="100" w:afterAutospacing="1" w:line="360" w:lineRule="atLeast"/>
    </w:pPr>
    <w:rPr>
      <w:sz w:val="29"/>
      <w:szCs w:val="29"/>
      <w:lang w:eastAsia="en-AU"/>
    </w:rPr>
  </w:style>
  <w:style w:type="character" w:styleId="LineNumber">
    <w:name w:val="line number"/>
    <w:basedOn w:val="DefaultParagraphFont"/>
    <w:uiPriority w:val="99"/>
    <w:semiHidden/>
    <w:unhideWhenUsed/>
    <w:rsid w:val="00EC2298"/>
  </w:style>
  <w:style w:type="paragraph" w:styleId="Revision">
    <w:name w:val="Revision"/>
    <w:hidden/>
    <w:uiPriority w:val="99"/>
    <w:semiHidden/>
    <w:rsid w:val="00D5352C"/>
    <w:rPr>
      <w:sz w:val="24"/>
      <w:szCs w:val="24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3800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63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6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5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2435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400929">
                  <w:marLeft w:val="136"/>
                  <w:marRight w:val="13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9604090">
                      <w:marLeft w:val="136"/>
                      <w:marRight w:val="136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2255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86525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13330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057359">
                                      <w:blockQuote w:val="1"/>
                                      <w:marLeft w:val="720"/>
                                      <w:marRight w:val="720"/>
                                      <w:marTop w:val="100"/>
                                      <w:marBottom w:val="1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207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4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55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8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17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012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30</Pages>
  <Words>6416</Words>
  <Characters>49677</Characters>
  <Application>Microsoft Office Word</Application>
  <DocSecurity>0</DocSecurity>
  <Lines>413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:  Do dietary trajectories between infancy and toddlerhood influence IQ in childhood and adolescence</vt:lpstr>
    </vt:vector>
  </TitlesOfParts>
  <Company>The University of Adelaide</Company>
  <LinksUpToDate>false</LinksUpToDate>
  <CharactersWithSpaces>559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:  Do dietary trajectories between infancy and toddlerhood influence IQ in childhood and adolescence</dc:title>
  <dc:creator>a1084378</dc:creator>
  <cp:lastModifiedBy>a1084378</cp:lastModifiedBy>
  <cp:revision>21</cp:revision>
  <cp:lastPrinted>2013-01-16T05:49:00Z</cp:lastPrinted>
  <dcterms:created xsi:type="dcterms:W3CDTF">2013-01-16T05:47:00Z</dcterms:created>
  <dcterms:modified xsi:type="dcterms:W3CDTF">2013-02-13T03:35:00Z</dcterms:modified>
</cp:coreProperties>
</file>